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3C3BDC54"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1D64C3">
        <w:rPr>
          <w:rFonts w:ascii="Times New Roman" w:hAnsi="Times New Roman" w:cs="Times New Roman"/>
          <w:sz w:val="24"/>
          <w:szCs w:val="24"/>
        </w:rPr>
        <w:t>These biological legacies that remain after the disturbance</w:t>
      </w:r>
      <w:r w:rsidR="00E00A28">
        <w:rPr>
          <w:rFonts w:ascii="Times New Roman" w:hAnsi="Times New Roman" w:cs="Times New Roman"/>
          <w:sz w:val="24"/>
          <w:szCs w:val="24"/>
        </w:rPr>
        <w:t xml:space="preserve"> </w:t>
      </w:r>
      <w:r w:rsidR="00B1353E">
        <w:rPr>
          <w:rFonts w:ascii="Times New Roman" w:hAnsi="Times New Roman" w:cs="Times New Roman"/>
          <w:sz w:val="24"/>
          <w:szCs w:val="24"/>
        </w:rPr>
        <w:t>influence</w:t>
      </w:r>
      <w:r w:rsidR="00E00A28">
        <w:rPr>
          <w:rFonts w:ascii="Times New Roman" w:hAnsi="Times New Roman" w:cs="Times New Roman"/>
          <w:sz w:val="24"/>
          <w:szCs w:val="24"/>
        </w:rPr>
        <w:t xml:space="preserve"> </w:t>
      </w:r>
      <w:r w:rsidR="009460F6">
        <w:rPr>
          <w:rFonts w:ascii="Times New Roman" w:hAnsi="Times New Roman" w:cs="Times New Roman"/>
          <w:sz w:val="24"/>
          <w:szCs w:val="24"/>
        </w:rPr>
        <w:t>short- and long-term changes in</w:t>
      </w:r>
      <w:r w:rsidR="00B1353E">
        <w:rPr>
          <w:rFonts w:ascii="Times New Roman" w:hAnsi="Times New Roman" w:cs="Times New Roman"/>
          <w:sz w:val="24"/>
          <w:szCs w:val="24"/>
        </w:rPr>
        <w:t xml:space="preserve"> forest structure and function</w:t>
      </w:r>
      <w:r w:rsidR="005E6CB9">
        <w:rPr>
          <w:rFonts w:ascii="Times New Roman" w:hAnsi="Times New Roman" w:cs="Times New Roman"/>
          <w:sz w:val="24"/>
          <w:szCs w:val="24"/>
        </w:rPr>
        <w:t xml:space="preserve">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FB1807">
        <w:rPr>
          <w:rFonts w:ascii="Times New Roman" w:hAnsi="Times New Roman" w:cs="Times New Roman"/>
          <w:sz w:val="24"/>
          <w:szCs w:val="24"/>
        </w:rPr>
        <w:t>.</w:t>
      </w:r>
      <w:r w:rsidR="00D12F4A">
        <w:rPr>
          <w:rFonts w:ascii="Times New Roman" w:hAnsi="Times New Roman" w:cs="Times New Roman"/>
          <w:sz w:val="24"/>
          <w:szCs w:val="24"/>
        </w:rPr>
        <w:t xml:space="preserv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1D4262D5" w:rsidR="00C11CE9" w:rsidRDefault="00C11CE9">
      <w:pPr>
        <w:rPr>
          <w:rFonts w:ascii="Times New Roman" w:hAnsi="Times New Roman" w:cs="Times New Roman"/>
          <w:sz w:val="24"/>
          <w:szCs w:val="24"/>
        </w:rPr>
      </w:pPr>
      <w:r>
        <w:rPr>
          <w:rFonts w:ascii="Times New Roman" w:hAnsi="Times New Roman" w:cs="Times New Roman"/>
          <w:sz w:val="24"/>
          <w:szCs w:val="24"/>
        </w:rPr>
        <w:tab/>
      </w:r>
      <w:r w:rsidR="00A45B3C">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6F2EA108" w:rsidR="00F278DE" w:rsidRDefault="00707342">
      <w:pPr>
        <w:rPr>
          <w:rFonts w:ascii="Times New Roman" w:hAnsi="Times New Roman" w:cs="Times New Roman"/>
          <w:sz w:val="24"/>
          <w:szCs w:val="24"/>
        </w:rPr>
      </w:pPr>
      <w:r>
        <w:rPr>
          <w:rFonts w:ascii="Times New Roman" w:hAnsi="Times New Roman" w:cs="Times New Roman"/>
          <w:sz w:val="24"/>
          <w:szCs w:val="24"/>
        </w:rPr>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influx of new species and decline of 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w:t>
      </w:r>
      <w:r w:rsidR="00027108">
        <w:rPr>
          <w:rFonts w:ascii="Times New Roman" w:hAnsi="Times New Roman" w:cs="Times New Roman"/>
          <w:sz w:val="24"/>
          <w:szCs w:val="24"/>
        </w:rPr>
        <w:lastRenderedPageBreak/>
        <w:t xml:space="preserve">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r w:rsidR="00825918" w:rsidRPr="00E17E57">
        <w:rPr>
          <w:rFonts w:ascii="Times New Roman" w:hAnsi="Times New Roman" w:cs="Times New Roman"/>
          <w:i/>
          <w:iCs/>
          <w:sz w:val="24"/>
          <w:szCs w:val="24"/>
        </w:rPr>
        <w:t>Anisodactylus</w:t>
      </w:r>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r w:rsidR="00963599" w:rsidRPr="00E17E57">
        <w:rPr>
          <w:rFonts w:ascii="Times New Roman" w:hAnsi="Times New Roman" w:cs="Times New Roman"/>
          <w:i/>
          <w:iCs/>
          <w:sz w:val="24"/>
          <w:szCs w:val="24"/>
        </w:rPr>
        <w:t>Harpalus</w:t>
      </w:r>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r w:rsidR="009E4FBE" w:rsidRPr="009E4FBE">
        <w:rPr>
          <w:rFonts w:ascii="Times New Roman" w:hAnsi="Times New Roman" w:cs="Times New Roman"/>
          <w:i/>
          <w:iCs/>
          <w:sz w:val="24"/>
          <w:szCs w:val="24"/>
        </w:rPr>
        <w:t>Chlaenius</w:t>
      </w:r>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r w:rsidR="00F63816" w:rsidRPr="00075AD7">
        <w:rPr>
          <w:rFonts w:ascii="Times New Roman" w:hAnsi="Times New Roman" w:cs="Times New Roman"/>
          <w:i/>
          <w:iCs/>
          <w:sz w:val="24"/>
          <w:szCs w:val="24"/>
        </w:rPr>
        <w:t>Pterostichus pensylvanicus</w:t>
      </w:r>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r w:rsidR="005F5ACD" w:rsidRPr="00075AD7">
        <w:rPr>
          <w:rFonts w:ascii="Times New Roman" w:hAnsi="Times New Roman" w:cs="Times New Roman"/>
          <w:i/>
          <w:iCs/>
          <w:sz w:val="24"/>
          <w:szCs w:val="24"/>
        </w:rPr>
        <w:t xml:space="preserve"> </w:t>
      </w:r>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r w:rsidR="005F5ACD" w:rsidRPr="00075AD7">
        <w:rPr>
          <w:rFonts w:ascii="Times New Roman" w:hAnsi="Times New Roman" w:cs="Times New Roman"/>
          <w:i/>
          <w:iCs/>
          <w:sz w:val="24"/>
          <w:szCs w:val="24"/>
        </w:rPr>
        <w:t xml:space="preserve">Sphaeroderus </w:t>
      </w:r>
      <w:r w:rsidR="006E3DF0" w:rsidRPr="00075AD7">
        <w:rPr>
          <w:rFonts w:ascii="Times New Roman" w:hAnsi="Times New Roman" w:cs="Times New Roman"/>
          <w:i/>
          <w:iCs/>
          <w:sz w:val="24"/>
          <w:szCs w:val="24"/>
        </w:rPr>
        <w:t>lecontei</w:t>
      </w:r>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 xml:space="preserve">a </w:t>
      </w:r>
      <w:r w:rsidR="00C17440">
        <w:rPr>
          <w:rFonts w:ascii="Times New Roman" w:hAnsi="Times New Roman" w:cs="Times New Roman"/>
          <w:sz w:val="24"/>
          <w:szCs w:val="24"/>
        </w:rPr>
        <w:t xml:space="preserve">scots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ground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5C212024"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communitie</w:t>
      </w:r>
      <w:r w:rsidR="00000A1F">
        <w:rPr>
          <w:rFonts w:ascii="Times New Roman" w:hAnsi="Times New Roman" w:cs="Times New Roman"/>
          <w:sz w:val="24"/>
          <w:szCs w:val="24"/>
        </w:rPr>
        <w:t>s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r w:rsidR="00393DA5">
        <w:rPr>
          <w:rFonts w:ascii="Times New Roman" w:hAnsi="Times New Roman" w:cs="Times New Roman"/>
          <w:sz w:val="24"/>
          <w:szCs w:val="24"/>
        </w:rPr>
        <w:t>equally-sized,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Research is required to determine whether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5BA30BFB"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e hypothesized that</w:t>
      </w:r>
      <w:r w:rsidR="006E3F19">
        <w:rPr>
          <w:rFonts w:ascii="Times New Roman" w:hAnsi="Times New Roman" w:cs="Times New Roman"/>
          <w:sz w:val="24"/>
          <w:szCs w:val="24"/>
        </w:rPr>
        <w:t>:</w:t>
      </w:r>
      <w:r w:rsidR="00280B5C">
        <w:rPr>
          <w:rFonts w:ascii="Times New Roman" w:hAnsi="Times New Roman" w:cs="Times New Roman"/>
          <w:sz w:val="24"/>
          <w:szCs w:val="24"/>
        </w:rPr>
        <w:t xml:space="preserve"> </w:t>
      </w:r>
      <w:commentRangeStart w:id="5"/>
      <w:r w:rsidR="00092C64">
        <w:rPr>
          <w:rFonts w:ascii="Times New Roman" w:hAnsi="Times New Roman" w:cs="Times New Roman"/>
          <w:sz w:val="24"/>
          <w:szCs w:val="24"/>
        </w:rPr>
        <w:t>(1)</w:t>
      </w:r>
      <w:commentRangeEnd w:id="5"/>
      <w:r w:rsidR="00F92ECF">
        <w:rPr>
          <w:rStyle w:val="CommentReference"/>
        </w:rPr>
        <w:commentReference w:id="5"/>
      </w:r>
      <w:r w:rsidR="00E20A56">
        <w:rPr>
          <w:rFonts w:ascii="Times New Roman" w:hAnsi="Times New Roman" w:cs="Times New Roman"/>
          <w:sz w:val="24"/>
          <w:szCs w:val="24"/>
        </w:rPr>
        <w:t xml:space="preserve"> </w:t>
      </w:r>
      <w:r w:rsidR="00416273">
        <w:rPr>
          <w:rFonts w:ascii="Times New Roman" w:hAnsi="Times New Roman" w:cs="Times New Roman"/>
          <w:sz w:val="24"/>
          <w:szCs w:val="24"/>
        </w:rPr>
        <w:t xml:space="preserve">The </w:t>
      </w:r>
      <w:r w:rsidR="00F46DD9">
        <w:rPr>
          <w:rFonts w:ascii="Times New Roman" w:hAnsi="Times New Roman" w:cs="Times New Roman"/>
          <w:sz w:val="24"/>
          <w:szCs w:val="24"/>
        </w:rPr>
        <w:t xml:space="preserve">taxonomic </w:t>
      </w:r>
    </w:p>
    <w:p w14:paraId="52BAFBAB" w14:textId="77777777" w:rsidR="00E20A56" w:rsidRDefault="00E20A56">
      <w:pPr>
        <w:rPr>
          <w:rFonts w:ascii="Times New Roman" w:hAnsi="Times New Roman" w:cs="Times New Roman"/>
          <w:sz w:val="24"/>
          <w:szCs w:val="24"/>
        </w:rPr>
      </w:pPr>
    </w:p>
    <w:p w14:paraId="2A9CD71D" w14:textId="21D3BB09" w:rsidR="008E50F7" w:rsidRDefault="00092C64">
      <w:pPr>
        <w:rPr>
          <w:rFonts w:ascii="Times New Roman" w:hAnsi="Times New Roman" w:cs="Times New Roman"/>
          <w:sz w:val="24"/>
          <w:szCs w:val="24"/>
        </w:rPr>
      </w:pPr>
      <w:r>
        <w:rPr>
          <w:rFonts w:ascii="Times New Roman" w:hAnsi="Times New Roman" w:cs="Times New Roman"/>
          <w:sz w:val="24"/>
          <w:szCs w:val="24"/>
        </w:rPr>
        <w:lastRenderedPageBreak/>
        <w:t xml:space="preserve"> </w:t>
      </w:r>
      <w:del w:id="6" w:author="Perry, Kayla" w:date="2025-04-27T17:09:00Z" w16du:dateUtc="2025-04-27T21:09:00Z">
        <w:r w:rsidR="00A42273" w:rsidDel="00F92ECF">
          <w:rPr>
            <w:rFonts w:ascii="Times New Roman" w:hAnsi="Times New Roman" w:cs="Times New Roman"/>
            <w:sz w:val="24"/>
            <w:szCs w:val="24"/>
          </w:rPr>
          <w:delText xml:space="preserve">First, we will compare </w:delText>
        </w:r>
        <w:r w:rsidR="007F1C11" w:rsidDel="00F92ECF">
          <w:rPr>
            <w:rFonts w:ascii="Times New Roman" w:hAnsi="Times New Roman" w:cs="Times New Roman"/>
            <w:sz w:val="24"/>
            <w:szCs w:val="24"/>
          </w:rPr>
          <w:delText xml:space="preserve">the </w:delText>
        </w:r>
        <w:r w:rsidR="00327F03" w:rsidDel="00F92ECF">
          <w:rPr>
            <w:rFonts w:ascii="Times New Roman" w:hAnsi="Times New Roman" w:cs="Times New Roman"/>
            <w:sz w:val="24"/>
            <w:szCs w:val="24"/>
          </w:rPr>
          <w:delText>alpha-</w:delText>
        </w:r>
        <w:r w:rsidR="007F1C11" w:rsidDel="00F92ECF">
          <w:rPr>
            <w:rFonts w:ascii="Times New Roman" w:hAnsi="Times New Roman" w:cs="Times New Roman"/>
            <w:sz w:val="24"/>
            <w:szCs w:val="24"/>
          </w:rPr>
          <w:delText>diversity</w:delText>
        </w:r>
        <w:r w:rsidR="004B4512" w:rsidDel="00F92ECF">
          <w:rPr>
            <w:rFonts w:ascii="Times New Roman" w:hAnsi="Times New Roman" w:cs="Times New Roman"/>
            <w:sz w:val="24"/>
            <w:szCs w:val="24"/>
          </w:rPr>
          <w:delText xml:space="preserve"> of ground beetles between </w:delText>
        </w:r>
      </w:del>
      <w:del w:id="7" w:author="Perry, Kayla" w:date="2025-04-27T17:07:00Z" w16du:dateUtc="2025-04-27T21:07:00Z">
        <w:r w:rsidR="00B60902" w:rsidDel="00280B5C">
          <w:rPr>
            <w:rFonts w:ascii="Times New Roman" w:hAnsi="Times New Roman" w:cs="Times New Roman"/>
            <w:sz w:val="24"/>
            <w:szCs w:val="24"/>
          </w:rPr>
          <w:delText xml:space="preserve">undisturbed forest (hereafter “forest”), </w:delText>
        </w:r>
        <w:r w:rsidR="000302B3" w:rsidDel="00280B5C">
          <w:rPr>
            <w:rFonts w:ascii="Times New Roman" w:hAnsi="Times New Roman" w:cs="Times New Roman"/>
            <w:sz w:val="24"/>
            <w:szCs w:val="24"/>
          </w:rPr>
          <w:delText xml:space="preserve">unsalvaged </w:delText>
        </w:r>
        <w:r w:rsidR="00622A7C" w:rsidDel="00280B5C">
          <w:rPr>
            <w:rFonts w:ascii="Times New Roman" w:hAnsi="Times New Roman" w:cs="Times New Roman"/>
            <w:sz w:val="24"/>
            <w:szCs w:val="24"/>
          </w:rPr>
          <w:delText xml:space="preserve">windthrow </w:delText>
        </w:r>
        <w:r w:rsidR="00327F03" w:rsidDel="00280B5C">
          <w:rPr>
            <w:rFonts w:ascii="Times New Roman" w:hAnsi="Times New Roman" w:cs="Times New Roman"/>
            <w:sz w:val="24"/>
            <w:szCs w:val="24"/>
          </w:rPr>
          <w:delText>(hereafter</w:delText>
        </w:r>
        <w:r w:rsidR="00411AC0" w:rsidDel="00280B5C">
          <w:rPr>
            <w:rFonts w:ascii="Times New Roman" w:hAnsi="Times New Roman" w:cs="Times New Roman"/>
            <w:sz w:val="24"/>
            <w:szCs w:val="24"/>
          </w:rPr>
          <w:delText>: “windthrow”)</w:delText>
        </w:r>
        <w:r w:rsidR="00B60902" w:rsidDel="00280B5C">
          <w:rPr>
            <w:rFonts w:ascii="Times New Roman" w:hAnsi="Times New Roman" w:cs="Times New Roman"/>
            <w:sz w:val="24"/>
            <w:szCs w:val="24"/>
          </w:rPr>
          <w:delText>,</w:delText>
        </w:r>
        <w:r w:rsidR="00622A7C" w:rsidDel="00280B5C">
          <w:rPr>
            <w:rFonts w:ascii="Times New Roman" w:hAnsi="Times New Roman" w:cs="Times New Roman"/>
            <w:sz w:val="24"/>
            <w:szCs w:val="24"/>
          </w:rPr>
          <w:delText xml:space="preserve"> </w:delText>
        </w:r>
        <w:r w:rsidR="00B60902" w:rsidDel="00280B5C">
          <w:rPr>
            <w:rFonts w:ascii="Times New Roman" w:hAnsi="Times New Roman" w:cs="Times New Roman"/>
            <w:sz w:val="24"/>
            <w:szCs w:val="24"/>
          </w:rPr>
          <w:delText xml:space="preserve">and </w:delText>
        </w:r>
        <w:r w:rsidR="00622A7C" w:rsidDel="00280B5C">
          <w:rPr>
            <w:rFonts w:ascii="Times New Roman" w:hAnsi="Times New Roman" w:cs="Times New Roman"/>
            <w:sz w:val="24"/>
            <w:szCs w:val="24"/>
          </w:rPr>
          <w:delText>salvage</w:delText>
        </w:r>
        <w:r w:rsidR="000302B3" w:rsidDel="00280B5C">
          <w:rPr>
            <w:rFonts w:ascii="Times New Roman" w:hAnsi="Times New Roman" w:cs="Times New Roman"/>
            <w:sz w:val="24"/>
            <w:szCs w:val="24"/>
          </w:rPr>
          <w:delText xml:space="preserve">d windthrow </w:delText>
        </w:r>
        <w:r w:rsidR="00411AC0" w:rsidDel="00280B5C">
          <w:rPr>
            <w:rFonts w:ascii="Times New Roman" w:hAnsi="Times New Roman" w:cs="Times New Roman"/>
            <w:sz w:val="24"/>
            <w:szCs w:val="24"/>
          </w:rPr>
          <w:delText xml:space="preserve">(hereafter: “salvaged”) </w:delText>
        </w:r>
        <w:r w:rsidR="005C233A" w:rsidDel="00280B5C">
          <w:rPr>
            <w:rFonts w:ascii="Times New Roman" w:hAnsi="Times New Roman" w:cs="Times New Roman"/>
            <w:sz w:val="24"/>
            <w:szCs w:val="24"/>
          </w:rPr>
          <w:delText xml:space="preserve">management </w:delText>
        </w:r>
        <w:r w:rsidR="000302B3" w:rsidDel="00280B5C">
          <w:rPr>
            <w:rFonts w:ascii="Times New Roman" w:hAnsi="Times New Roman" w:cs="Times New Roman"/>
            <w:sz w:val="24"/>
            <w:szCs w:val="24"/>
          </w:rPr>
          <w:delText>treatments</w:delText>
        </w:r>
        <w:r w:rsidR="004D42C9" w:rsidDel="00280B5C">
          <w:rPr>
            <w:rFonts w:ascii="Times New Roman" w:hAnsi="Times New Roman" w:cs="Times New Roman"/>
            <w:sz w:val="24"/>
            <w:szCs w:val="24"/>
          </w:rPr>
          <w:delText xml:space="preserve">, </w:delText>
        </w:r>
        <w:r w:rsidR="00404269" w:rsidDel="00280B5C">
          <w:rPr>
            <w:rFonts w:ascii="Times New Roman" w:hAnsi="Times New Roman" w:cs="Times New Roman"/>
            <w:sz w:val="24"/>
            <w:szCs w:val="24"/>
          </w:rPr>
          <w:delText xml:space="preserve">at three and </w:delText>
        </w:r>
        <w:r w:rsidR="00053560" w:rsidDel="00280B5C">
          <w:rPr>
            <w:rFonts w:ascii="Times New Roman" w:hAnsi="Times New Roman" w:cs="Times New Roman"/>
            <w:sz w:val="24"/>
            <w:szCs w:val="24"/>
          </w:rPr>
          <w:delText>ten</w:delText>
        </w:r>
        <w:r w:rsidR="00404269" w:rsidDel="00280B5C">
          <w:rPr>
            <w:rFonts w:ascii="Times New Roman" w:hAnsi="Times New Roman" w:cs="Times New Roman"/>
            <w:sz w:val="24"/>
            <w:szCs w:val="24"/>
          </w:rPr>
          <w:delText xml:space="preserve"> years after the </w:delText>
        </w:r>
        <w:r w:rsidR="00B60902" w:rsidDel="00280B5C">
          <w:rPr>
            <w:rFonts w:ascii="Times New Roman" w:hAnsi="Times New Roman" w:cs="Times New Roman"/>
            <w:sz w:val="24"/>
            <w:szCs w:val="24"/>
          </w:rPr>
          <w:delText>wind</w:delText>
        </w:r>
        <w:r w:rsidR="006D21CA" w:rsidDel="00280B5C">
          <w:rPr>
            <w:rFonts w:ascii="Times New Roman" w:hAnsi="Times New Roman" w:cs="Times New Roman"/>
            <w:sz w:val="24"/>
            <w:szCs w:val="24"/>
          </w:rPr>
          <w:delText>throw</w:delText>
        </w:r>
        <w:r w:rsidR="00404269" w:rsidDel="00280B5C">
          <w:rPr>
            <w:rFonts w:ascii="Times New Roman" w:hAnsi="Times New Roman" w:cs="Times New Roman"/>
            <w:sz w:val="24"/>
            <w:szCs w:val="24"/>
          </w:rPr>
          <w:delText>.</w:delText>
        </w:r>
        <w:r w:rsidR="00F17CFB" w:rsidDel="00280B5C">
          <w:rPr>
            <w:rFonts w:ascii="Times New Roman" w:hAnsi="Times New Roman" w:cs="Times New Roman"/>
            <w:sz w:val="24"/>
            <w:szCs w:val="24"/>
          </w:rPr>
          <w:delText xml:space="preserve"> </w:delText>
        </w:r>
      </w:del>
      <w:del w:id="8" w:author="Perry, Kayla" w:date="2025-04-27T17:09:00Z" w16du:dateUtc="2025-04-27T21:09:00Z">
        <w:r w:rsidDel="00F92ECF">
          <w:rPr>
            <w:rFonts w:ascii="Times New Roman" w:hAnsi="Times New Roman" w:cs="Times New Roman"/>
            <w:sz w:val="24"/>
            <w:szCs w:val="24"/>
          </w:rPr>
          <w:delText xml:space="preserve">(2) </w:delText>
        </w:r>
        <w:r w:rsidR="00F17CFB" w:rsidDel="00F92ECF">
          <w:rPr>
            <w:rFonts w:ascii="Times New Roman" w:hAnsi="Times New Roman" w:cs="Times New Roman"/>
            <w:sz w:val="24"/>
            <w:szCs w:val="24"/>
          </w:rPr>
          <w:delText>Then we will compare the diversity of</w:delText>
        </w:r>
        <w:r w:rsidR="00981195" w:rsidDel="00F92ECF">
          <w:rPr>
            <w:rFonts w:ascii="Times New Roman" w:hAnsi="Times New Roman" w:cs="Times New Roman"/>
            <w:sz w:val="24"/>
            <w:szCs w:val="24"/>
          </w:rPr>
          <w:delText xml:space="preserve"> ground beetle </w:delText>
        </w:r>
        <w:r w:rsidR="00E6775C" w:rsidDel="00F92ECF">
          <w:rPr>
            <w:rFonts w:ascii="Times New Roman" w:hAnsi="Times New Roman" w:cs="Times New Roman"/>
            <w:sz w:val="24"/>
            <w:szCs w:val="24"/>
          </w:rPr>
          <w:delText>traits</w:delText>
        </w:r>
        <w:r w:rsidR="00E45E67" w:rsidDel="00F92ECF">
          <w:rPr>
            <w:rFonts w:ascii="Times New Roman" w:hAnsi="Times New Roman" w:cs="Times New Roman"/>
            <w:sz w:val="24"/>
            <w:szCs w:val="24"/>
          </w:rPr>
          <w:delText xml:space="preserve"> between treatments using functional </w:delText>
        </w:r>
        <w:r w:rsidR="00EA1766" w:rsidDel="00F92ECF">
          <w:rPr>
            <w:rFonts w:ascii="Times New Roman" w:hAnsi="Times New Roman" w:cs="Times New Roman"/>
            <w:sz w:val="24"/>
            <w:szCs w:val="24"/>
          </w:rPr>
          <w:delText>alpha-diversity</w:delText>
        </w:r>
        <w:r w:rsidR="00E45E67" w:rsidDel="00F92ECF">
          <w:rPr>
            <w:rFonts w:ascii="Times New Roman" w:hAnsi="Times New Roman" w:cs="Times New Roman"/>
            <w:sz w:val="24"/>
            <w:szCs w:val="24"/>
          </w:rPr>
          <w:delText>.</w:delText>
        </w:r>
        <w:r w:rsidR="00CF6DC7" w:rsidDel="00F92ECF">
          <w:rPr>
            <w:rFonts w:ascii="Times New Roman" w:hAnsi="Times New Roman" w:cs="Times New Roman"/>
            <w:sz w:val="24"/>
            <w:szCs w:val="24"/>
          </w:rPr>
          <w:delText xml:space="preserve"> </w:delText>
        </w:r>
        <w:r w:rsidDel="00F92ECF">
          <w:rPr>
            <w:rFonts w:ascii="Times New Roman" w:hAnsi="Times New Roman" w:cs="Times New Roman"/>
            <w:sz w:val="24"/>
            <w:szCs w:val="24"/>
          </w:rPr>
          <w:delText xml:space="preserve">(3) </w:delText>
        </w:r>
        <w:r w:rsidR="006D21CA" w:rsidDel="00F92ECF">
          <w:rPr>
            <w:rFonts w:ascii="Times New Roman" w:hAnsi="Times New Roman" w:cs="Times New Roman"/>
            <w:sz w:val="24"/>
            <w:szCs w:val="24"/>
          </w:rPr>
          <w:delText>Next</w:delText>
        </w:r>
        <w:r w:rsidR="00CF6DC7" w:rsidDel="00F92ECF">
          <w:rPr>
            <w:rFonts w:ascii="Times New Roman" w:hAnsi="Times New Roman" w:cs="Times New Roman"/>
            <w:sz w:val="24"/>
            <w:szCs w:val="24"/>
          </w:rPr>
          <w:delText xml:space="preserve">, we will </w:delText>
        </w:r>
        <w:r w:rsidR="00647F78" w:rsidDel="00F92ECF">
          <w:rPr>
            <w:rFonts w:ascii="Times New Roman" w:hAnsi="Times New Roman" w:cs="Times New Roman"/>
            <w:sz w:val="24"/>
            <w:szCs w:val="24"/>
          </w:rPr>
          <w:delText xml:space="preserve">investigate </w:delText>
        </w:r>
        <w:r w:rsidR="004E5BAD" w:rsidDel="00F92ECF">
          <w:rPr>
            <w:rFonts w:ascii="Times New Roman" w:hAnsi="Times New Roman" w:cs="Times New Roman"/>
            <w:sz w:val="24"/>
            <w:szCs w:val="24"/>
          </w:rPr>
          <w:delText>whether the community composition of ground beetle</w:delText>
        </w:r>
        <w:r w:rsidR="00E55E3E" w:rsidDel="00F92ECF">
          <w:rPr>
            <w:rFonts w:ascii="Times New Roman" w:hAnsi="Times New Roman" w:cs="Times New Roman"/>
            <w:sz w:val="24"/>
            <w:szCs w:val="24"/>
          </w:rPr>
          <w:delText xml:space="preserve"> species</w:delText>
        </w:r>
        <w:r w:rsidR="004E5BAD" w:rsidDel="00F92ECF">
          <w:rPr>
            <w:rFonts w:ascii="Times New Roman" w:hAnsi="Times New Roman" w:cs="Times New Roman"/>
            <w:sz w:val="24"/>
            <w:szCs w:val="24"/>
          </w:rPr>
          <w:delText xml:space="preserve"> </w:delText>
        </w:r>
        <w:r w:rsidR="00027072" w:rsidDel="00F92ECF">
          <w:rPr>
            <w:rFonts w:ascii="Times New Roman" w:hAnsi="Times New Roman" w:cs="Times New Roman"/>
            <w:sz w:val="24"/>
            <w:szCs w:val="24"/>
          </w:rPr>
          <w:delText>differs between treatments.</w:delText>
        </w:r>
        <w:r w:rsidR="00E55E3E" w:rsidDel="00F92ECF">
          <w:rPr>
            <w:rFonts w:ascii="Times New Roman" w:hAnsi="Times New Roman" w:cs="Times New Roman"/>
            <w:sz w:val="24"/>
            <w:szCs w:val="24"/>
          </w:rPr>
          <w:delText xml:space="preserve"> </w:delText>
        </w:r>
        <w:r w:rsidDel="00F92ECF">
          <w:rPr>
            <w:rFonts w:ascii="Times New Roman" w:hAnsi="Times New Roman" w:cs="Times New Roman"/>
            <w:sz w:val="24"/>
            <w:szCs w:val="24"/>
          </w:rPr>
          <w:delText xml:space="preserve">(4) </w:delText>
        </w:r>
        <w:r w:rsidR="00FB4796" w:rsidDel="00F92ECF">
          <w:rPr>
            <w:rFonts w:ascii="Times New Roman" w:hAnsi="Times New Roman" w:cs="Times New Roman"/>
            <w:sz w:val="24"/>
            <w:szCs w:val="24"/>
          </w:rPr>
          <w:delText>To explore mechanisms by which</w:delText>
        </w:r>
        <w:r w:rsidR="00095929" w:rsidDel="00F92ECF">
          <w:rPr>
            <w:rFonts w:ascii="Times New Roman" w:hAnsi="Times New Roman" w:cs="Times New Roman"/>
            <w:sz w:val="24"/>
            <w:szCs w:val="24"/>
          </w:rPr>
          <w:delText xml:space="preserve"> forest management </w:delText>
        </w:r>
        <w:r w:rsidR="006D21CA" w:rsidDel="00F92ECF">
          <w:rPr>
            <w:rFonts w:ascii="Times New Roman" w:hAnsi="Times New Roman" w:cs="Times New Roman"/>
            <w:sz w:val="24"/>
            <w:szCs w:val="24"/>
          </w:rPr>
          <w:delText xml:space="preserve">impacts </w:delText>
        </w:r>
        <w:r w:rsidR="00960819" w:rsidDel="00F92ECF">
          <w:rPr>
            <w:rFonts w:ascii="Times New Roman" w:hAnsi="Times New Roman" w:cs="Times New Roman"/>
            <w:sz w:val="24"/>
            <w:szCs w:val="24"/>
          </w:rPr>
          <w:delText>the fitness of ground beetles</w:delText>
        </w:r>
        <w:r w:rsidR="00FF5F63" w:rsidDel="00F92ECF">
          <w:rPr>
            <w:rFonts w:ascii="Times New Roman" w:hAnsi="Times New Roman" w:cs="Times New Roman"/>
            <w:sz w:val="24"/>
            <w:szCs w:val="24"/>
          </w:rPr>
          <w:delText xml:space="preserve">, we will </w:delText>
        </w:r>
        <w:r w:rsidR="00440CE1" w:rsidDel="00F92ECF">
          <w:rPr>
            <w:rFonts w:ascii="Times New Roman" w:hAnsi="Times New Roman" w:cs="Times New Roman"/>
            <w:sz w:val="24"/>
            <w:szCs w:val="24"/>
          </w:rPr>
          <w:delText xml:space="preserve">compare </w:delText>
        </w:r>
        <w:r w:rsidR="001311F6" w:rsidDel="00F92ECF">
          <w:rPr>
            <w:rFonts w:ascii="Times New Roman" w:hAnsi="Times New Roman" w:cs="Times New Roman"/>
            <w:sz w:val="24"/>
            <w:szCs w:val="24"/>
          </w:rPr>
          <w:delText>traits of beetles caught in each treatment</w:delText>
        </w:r>
        <w:r w:rsidR="00DE1534" w:rsidDel="00F92ECF">
          <w:rPr>
            <w:rFonts w:ascii="Times New Roman" w:hAnsi="Times New Roman" w:cs="Times New Roman"/>
            <w:sz w:val="24"/>
            <w:szCs w:val="24"/>
          </w:rPr>
          <w:delText xml:space="preserve"> and compare functional community composition</w:delText>
        </w:r>
        <w:r w:rsidR="001311F6" w:rsidDel="00F92ECF">
          <w:rPr>
            <w:rFonts w:ascii="Times New Roman" w:hAnsi="Times New Roman" w:cs="Times New Roman"/>
            <w:sz w:val="24"/>
            <w:szCs w:val="24"/>
          </w:rPr>
          <w:delText>.</w:delText>
        </w:r>
        <w:r w:rsidR="0060112F" w:rsidDel="00F92ECF">
          <w:rPr>
            <w:rFonts w:ascii="Times New Roman" w:hAnsi="Times New Roman" w:cs="Times New Roman"/>
            <w:sz w:val="24"/>
            <w:szCs w:val="24"/>
          </w:rPr>
          <w:delText xml:space="preserve"> </w:delText>
        </w:r>
        <w:r w:rsidR="00EC4CD0" w:rsidDel="00F92ECF">
          <w:rPr>
            <w:rFonts w:ascii="Times New Roman" w:hAnsi="Times New Roman" w:cs="Times New Roman"/>
            <w:sz w:val="24"/>
            <w:szCs w:val="24"/>
          </w:rPr>
          <w:delText xml:space="preserve">(5) </w:delText>
        </w:r>
        <w:r w:rsidR="001B0A06" w:rsidDel="00F92ECF">
          <w:rPr>
            <w:rFonts w:ascii="Times New Roman" w:hAnsi="Times New Roman" w:cs="Times New Roman"/>
            <w:sz w:val="24"/>
            <w:szCs w:val="24"/>
          </w:rPr>
          <w:delText>Additionally</w:delText>
        </w:r>
        <w:r w:rsidR="003C0461" w:rsidDel="00F92ECF">
          <w:rPr>
            <w:rFonts w:ascii="Times New Roman" w:hAnsi="Times New Roman" w:cs="Times New Roman"/>
            <w:sz w:val="24"/>
            <w:szCs w:val="24"/>
          </w:rPr>
          <w:delText>, we</w:delText>
        </w:r>
        <w:r w:rsidR="006719EE" w:rsidDel="00F92ECF">
          <w:rPr>
            <w:rFonts w:ascii="Times New Roman" w:hAnsi="Times New Roman" w:cs="Times New Roman"/>
            <w:sz w:val="24"/>
            <w:szCs w:val="24"/>
          </w:rPr>
          <w:delText xml:space="preserve"> will </w:delText>
        </w:r>
        <w:r w:rsidR="00822412" w:rsidDel="00F92ECF">
          <w:rPr>
            <w:rFonts w:ascii="Times New Roman" w:hAnsi="Times New Roman" w:cs="Times New Roman"/>
            <w:sz w:val="24"/>
            <w:szCs w:val="24"/>
          </w:rPr>
          <w:delText>compare</w:delText>
        </w:r>
        <w:r w:rsidR="006719EE" w:rsidDel="00F92ECF">
          <w:rPr>
            <w:rFonts w:ascii="Times New Roman" w:hAnsi="Times New Roman" w:cs="Times New Roman"/>
            <w:sz w:val="24"/>
            <w:szCs w:val="24"/>
          </w:rPr>
          <w:delText xml:space="preserve"> the </w:delText>
        </w:r>
        <w:r w:rsidR="00822412" w:rsidDel="00F92ECF">
          <w:rPr>
            <w:rFonts w:ascii="Times New Roman" w:hAnsi="Times New Roman" w:cs="Times New Roman"/>
            <w:sz w:val="24"/>
            <w:szCs w:val="24"/>
          </w:rPr>
          <w:delText>activity-</w:delText>
        </w:r>
        <w:r w:rsidR="006719EE" w:rsidDel="00F92ECF">
          <w:rPr>
            <w:rFonts w:ascii="Times New Roman" w:hAnsi="Times New Roman" w:cs="Times New Roman"/>
            <w:sz w:val="24"/>
            <w:szCs w:val="24"/>
          </w:rPr>
          <w:delText>abundance</w:delText>
        </w:r>
        <w:r w:rsidR="00873C6D" w:rsidDel="00F92ECF">
          <w:rPr>
            <w:rFonts w:ascii="Times New Roman" w:hAnsi="Times New Roman" w:cs="Times New Roman"/>
            <w:sz w:val="24"/>
            <w:szCs w:val="24"/>
          </w:rPr>
          <w:delText>s</w:delText>
        </w:r>
        <w:r w:rsidR="006719EE" w:rsidDel="00F92ECF">
          <w:rPr>
            <w:rFonts w:ascii="Times New Roman" w:hAnsi="Times New Roman" w:cs="Times New Roman"/>
            <w:sz w:val="24"/>
            <w:szCs w:val="24"/>
          </w:rPr>
          <w:delText xml:space="preserve"> of open-habitat adapted species versus forest adapted species</w:delText>
        </w:r>
        <w:r w:rsidR="003C0461" w:rsidDel="00F92ECF">
          <w:rPr>
            <w:rFonts w:ascii="Times New Roman" w:hAnsi="Times New Roman" w:cs="Times New Roman"/>
            <w:sz w:val="24"/>
            <w:szCs w:val="24"/>
          </w:rPr>
          <w:delText xml:space="preserve">. </w:delText>
        </w:r>
        <w:r w:rsidR="003A6073" w:rsidDel="00F92ECF">
          <w:rPr>
            <w:rFonts w:ascii="Times New Roman" w:hAnsi="Times New Roman" w:cs="Times New Roman"/>
            <w:sz w:val="24"/>
            <w:szCs w:val="24"/>
          </w:rPr>
          <w:delText xml:space="preserve">(6) </w:delText>
        </w:r>
        <w:r w:rsidR="003C0461" w:rsidDel="00F92ECF">
          <w:rPr>
            <w:rFonts w:ascii="Times New Roman" w:hAnsi="Times New Roman" w:cs="Times New Roman"/>
            <w:sz w:val="24"/>
            <w:szCs w:val="24"/>
          </w:rPr>
          <w:delText xml:space="preserve">To </w:delText>
        </w:r>
        <w:r w:rsidR="00BE4726" w:rsidDel="00F92ECF">
          <w:rPr>
            <w:rFonts w:ascii="Times New Roman" w:hAnsi="Times New Roman" w:cs="Times New Roman"/>
            <w:sz w:val="24"/>
            <w:szCs w:val="24"/>
          </w:rPr>
          <w:delText xml:space="preserve">explore microclimatic factors relevant </w:delText>
        </w:r>
        <w:r w:rsidR="00AE61BA" w:rsidDel="00F92ECF">
          <w:rPr>
            <w:rFonts w:ascii="Times New Roman" w:hAnsi="Times New Roman" w:cs="Times New Roman"/>
            <w:sz w:val="24"/>
            <w:szCs w:val="24"/>
          </w:rPr>
          <w:delText xml:space="preserve">to </w:delText>
        </w:r>
        <w:r w:rsidR="002A7CB2" w:rsidDel="00F92ECF">
          <w:rPr>
            <w:rFonts w:ascii="Times New Roman" w:hAnsi="Times New Roman" w:cs="Times New Roman"/>
            <w:sz w:val="24"/>
            <w:szCs w:val="24"/>
          </w:rPr>
          <w:delText>ground beetles</w:delText>
        </w:r>
        <w:r w:rsidR="00AE61BA" w:rsidDel="00F92ECF">
          <w:rPr>
            <w:rFonts w:ascii="Times New Roman" w:hAnsi="Times New Roman" w:cs="Times New Roman"/>
            <w:sz w:val="24"/>
            <w:szCs w:val="24"/>
          </w:rPr>
          <w:delText xml:space="preserve">, we will compare the soil moisture, </w:delText>
        </w:r>
        <w:r w:rsidR="009B7307" w:rsidDel="00F92ECF">
          <w:rPr>
            <w:rFonts w:ascii="Times New Roman" w:hAnsi="Times New Roman" w:cs="Times New Roman"/>
            <w:sz w:val="24"/>
            <w:szCs w:val="24"/>
          </w:rPr>
          <w:delText xml:space="preserve">soil temperature, </w:delText>
        </w:r>
        <w:r w:rsidR="00AE61BA" w:rsidDel="00F92ECF">
          <w:rPr>
            <w:rFonts w:ascii="Times New Roman" w:hAnsi="Times New Roman" w:cs="Times New Roman"/>
            <w:sz w:val="24"/>
            <w:szCs w:val="24"/>
          </w:rPr>
          <w:delText>canopy openness,</w:delText>
        </w:r>
        <w:r w:rsidR="00D539BD" w:rsidDel="00F92ECF">
          <w:rPr>
            <w:rFonts w:ascii="Times New Roman" w:hAnsi="Times New Roman" w:cs="Times New Roman"/>
            <w:sz w:val="24"/>
            <w:szCs w:val="24"/>
          </w:rPr>
          <w:delText xml:space="preserve"> ground cover</w:delText>
        </w:r>
        <w:r w:rsidR="005F21CD" w:rsidDel="00F92ECF">
          <w:rPr>
            <w:rFonts w:ascii="Times New Roman" w:hAnsi="Times New Roman" w:cs="Times New Roman"/>
            <w:sz w:val="24"/>
            <w:szCs w:val="24"/>
          </w:rPr>
          <w:delText xml:space="preserve"> percentages</w:delText>
        </w:r>
        <w:r w:rsidR="00246B9F" w:rsidDel="00F92ECF">
          <w:rPr>
            <w:rFonts w:ascii="Times New Roman" w:hAnsi="Times New Roman" w:cs="Times New Roman"/>
            <w:sz w:val="24"/>
            <w:szCs w:val="24"/>
          </w:rPr>
          <w:delText>, and ground cover height</w:delText>
        </w:r>
        <w:r w:rsidR="002A7CB2" w:rsidDel="00F92ECF">
          <w:rPr>
            <w:rFonts w:ascii="Times New Roman" w:hAnsi="Times New Roman" w:cs="Times New Roman"/>
            <w:sz w:val="24"/>
            <w:szCs w:val="24"/>
          </w:rPr>
          <w:delText xml:space="preserve"> </w:delText>
        </w:r>
        <w:r w:rsidR="00D539BD" w:rsidDel="00F92ECF">
          <w:rPr>
            <w:rFonts w:ascii="Times New Roman" w:hAnsi="Times New Roman" w:cs="Times New Roman"/>
            <w:sz w:val="24"/>
            <w:szCs w:val="24"/>
          </w:rPr>
          <w:delText>between windthrow</w:delText>
        </w:r>
        <w:r w:rsidR="005F21CD" w:rsidDel="00F92ECF">
          <w:rPr>
            <w:rFonts w:ascii="Times New Roman" w:hAnsi="Times New Roman" w:cs="Times New Roman"/>
            <w:sz w:val="24"/>
            <w:szCs w:val="24"/>
          </w:rPr>
          <w:delText xml:space="preserve">, </w:delText>
        </w:r>
        <w:r w:rsidR="00736AB1" w:rsidDel="00F92ECF">
          <w:rPr>
            <w:rFonts w:ascii="Times New Roman" w:hAnsi="Times New Roman" w:cs="Times New Roman"/>
            <w:sz w:val="24"/>
            <w:szCs w:val="24"/>
          </w:rPr>
          <w:delText>salvaged</w:delText>
        </w:r>
        <w:r w:rsidR="005F21CD" w:rsidDel="00F92ECF">
          <w:rPr>
            <w:rFonts w:ascii="Times New Roman" w:hAnsi="Times New Roman" w:cs="Times New Roman"/>
            <w:sz w:val="24"/>
            <w:szCs w:val="24"/>
          </w:rPr>
          <w:delText>, and forest</w:delText>
        </w:r>
        <w:r w:rsidR="00736AB1" w:rsidDel="00F92ECF">
          <w:rPr>
            <w:rFonts w:ascii="Times New Roman" w:hAnsi="Times New Roman" w:cs="Times New Roman"/>
            <w:sz w:val="24"/>
            <w:szCs w:val="24"/>
          </w:rPr>
          <w:delText xml:space="preserve"> treatments.</w:delText>
        </w:r>
        <w:r w:rsidR="00737D43" w:rsidDel="00F92ECF">
          <w:rPr>
            <w:rFonts w:ascii="Times New Roman" w:hAnsi="Times New Roman" w:cs="Times New Roman"/>
            <w:sz w:val="24"/>
            <w:szCs w:val="24"/>
          </w:rPr>
          <w:delText xml:space="preserve"> </w:delText>
        </w:r>
        <w:r w:rsidR="0004159C" w:rsidDel="00F92ECF">
          <w:rPr>
            <w:rFonts w:ascii="Times New Roman" w:hAnsi="Times New Roman" w:cs="Times New Roman"/>
            <w:sz w:val="24"/>
            <w:szCs w:val="24"/>
          </w:rPr>
          <w:delText xml:space="preserve">(7) Finally, we will explore the </w:delText>
        </w:r>
        <w:r w:rsidR="00DE4F45" w:rsidDel="00F92ECF">
          <w:rPr>
            <w:rFonts w:ascii="Times New Roman" w:hAnsi="Times New Roman" w:cs="Times New Roman"/>
            <w:sz w:val="24"/>
            <w:szCs w:val="24"/>
          </w:rPr>
          <w:delText>relationship between beetle traits and microclimate using a</w:delText>
        </w:r>
        <w:r w:rsidR="00014E6B" w:rsidDel="00F92ECF">
          <w:rPr>
            <w:rFonts w:ascii="Times New Roman" w:hAnsi="Times New Roman" w:cs="Times New Roman"/>
            <w:sz w:val="24"/>
            <w:szCs w:val="24"/>
          </w:rPr>
          <w:delText xml:space="preserve">n RQL </w:delText>
        </w:r>
        <w:r w:rsidR="00DE4F45" w:rsidDel="00F92ECF">
          <w:rPr>
            <w:rFonts w:ascii="Times New Roman" w:hAnsi="Times New Roman" w:cs="Times New Roman"/>
            <w:sz w:val="24"/>
            <w:szCs w:val="24"/>
          </w:rPr>
          <w:delText>analysis.</w:delText>
        </w:r>
      </w:del>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Research was conducted at Powdermill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tuliptree (</w:t>
      </w:r>
      <w:r w:rsidRPr="009C4623">
        <w:rPr>
          <w:rFonts w:ascii="Times New Roman" w:hAnsi="Times New Roman" w:cs="Times New Roman"/>
          <w:i/>
          <w:iCs/>
          <w:sz w:val="24"/>
          <w:szCs w:val="24"/>
        </w:rPr>
        <w:t>Liriodendron tulipifera</w:t>
      </w:r>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lastRenderedPageBreak/>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Ground-dwelling invertebrates were sampled using barrier pitfall traps in 2015 and 2022, representing three and ten years post-tornado</w:t>
      </w:r>
      <w:r w:rsidR="000040A8">
        <w:rPr>
          <w:rFonts w:ascii="Times New Roman" w:hAnsi="Times New Roman" w:cs="Times New Roman"/>
          <w:sz w:val="24"/>
          <w:szCs w:val="24"/>
        </w:rPr>
        <w:t xml:space="preserve"> (two and nine</w:t>
      </w:r>
      <w:r w:rsidR="00720B35">
        <w:rPr>
          <w:rFonts w:ascii="Times New Roman" w:hAnsi="Times New Roman" w:cs="Times New Roman"/>
          <w:sz w:val="24"/>
          <w:szCs w:val="24"/>
        </w:rPr>
        <w:t xml:space="preserve"> years post-salvage)</w:t>
      </w:r>
      <w:r w:rsidRPr="00F96770">
        <w:rPr>
          <w:rFonts w:ascii="Times New Roman" w:hAnsi="Times New Roman" w:cs="Times New Roman"/>
          <w:sz w:val="24"/>
          <w:szCs w:val="24"/>
        </w:rPr>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w:t>
      </w:r>
      <w:commentRangeStart w:id="9"/>
      <w:r w:rsidRPr="006C068D">
        <w:rPr>
          <w:rFonts w:ascii="Times New Roman" w:hAnsi="Times New Roman" w:cs="Times New Roman"/>
          <w:sz w:val="24"/>
          <w:szCs w:val="24"/>
        </w:rPr>
        <w:t xml:space="preserve">fine mesh strainer </w:t>
      </w:r>
      <w:commentRangeEnd w:id="9"/>
      <w:r w:rsidR="00F679E1">
        <w:rPr>
          <w:rStyle w:val="CommentReference"/>
        </w:rPr>
        <w:commentReference w:id="9"/>
      </w:r>
      <w:r w:rsidRPr="006C068D">
        <w:rPr>
          <w:rFonts w:ascii="Times New Roman" w:hAnsi="Times New Roman" w:cs="Times New Roman"/>
          <w:sz w:val="24"/>
          <w:szCs w:val="24"/>
        </w:rPr>
        <w:t xml:space="preserve">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Species vouchers were deposited at the C. A. Triplehorn Insect Collection (OSUC), Museum of Biological Diversity, The Ohio State University, Columbus, Ohio where each specimen was given a unique identifier label (</w:t>
      </w:r>
      <w:commentRangeStart w:id="10"/>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10"/>
      <w:r w:rsidR="00552960">
        <w:rPr>
          <w:rStyle w:val="CommentReference"/>
        </w:rPr>
        <w:commentReference w:id="10"/>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5466EFA6"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w:t>
      </w:r>
      <w:r w:rsidRPr="00101A72">
        <w:rPr>
          <w:rFonts w:ascii="Times New Roman" w:hAnsi="Times New Roman" w:cs="Times New Roman"/>
          <w:sz w:val="24"/>
          <w:szCs w:val="24"/>
        </w:rPr>
        <w:lastRenderedPageBreak/>
        <w:t xml:space="preserve">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1"/>
            <w:r>
              <w:rPr>
                <w:rFonts w:ascii="Times New Roman" w:eastAsia="Calibri" w:hAnsi="Times New Roman" w:cs="Times New Roman"/>
                <w:sz w:val="24"/>
                <w:szCs w:val="24"/>
                <w14:ligatures w14:val="none"/>
              </w:rPr>
              <w:t>.</w:t>
            </w:r>
            <w:commentRangeEnd w:id="11"/>
            <w:r>
              <w:rPr>
                <w:rStyle w:val="CommentReference"/>
              </w:rPr>
              <w:commentReference w:id="1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12"/>
      <w:r w:rsidRPr="00973260">
        <w:rPr>
          <w:rFonts w:ascii="Times New Roman" w:hAnsi="Times New Roman" w:cs="Times New Roman"/>
          <w:sz w:val="24"/>
          <w:szCs w:val="24"/>
        </w:rPr>
        <w:t>.</w:t>
      </w:r>
      <w:commentRangeEnd w:id="12"/>
      <w:r w:rsidR="00B90C00">
        <w:rPr>
          <w:rStyle w:val="CommentReference"/>
        </w:rPr>
        <w:commentReference w:id="12"/>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13"/>
      <w:r w:rsidRPr="00973260">
        <w:rPr>
          <w:rFonts w:ascii="Times New Roman" w:hAnsi="Times New Roman" w:cs="Times New Roman"/>
          <w:sz w:val="24"/>
          <w:szCs w:val="24"/>
        </w:rPr>
        <w:t>5 August in 2015</w:t>
      </w:r>
      <w:commentRangeEnd w:id="13"/>
      <w:r w:rsidR="005B37D5">
        <w:rPr>
          <w:rStyle w:val="CommentReference"/>
        </w:rPr>
        <w:commentReference w:id="13"/>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Dynamax Inc. (Houston, Texas) TH20 portable soil moisture meter with a Theta Probe ML2x </w:t>
      </w:r>
      <w:r w:rsidRPr="00973260">
        <w:rPr>
          <w:rFonts w:ascii="Times New Roman" w:hAnsi="Times New Roman" w:cs="Times New Roman"/>
          <w:sz w:val="24"/>
          <w:szCs w:val="24"/>
        </w:rPr>
        <w:lastRenderedPageBreak/>
        <w:t>sensor</w:t>
      </w:r>
      <w:commentRangeStart w:id="14"/>
      <w:r w:rsidRPr="00973260">
        <w:rPr>
          <w:rFonts w:ascii="Times New Roman" w:hAnsi="Times New Roman" w:cs="Times New Roman"/>
          <w:sz w:val="24"/>
          <w:szCs w:val="24"/>
        </w:rPr>
        <w:t>.</w:t>
      </w:r>
      <w:commentRangeEnd w:id="14"/>
      <w:r w:rsidR="00070ACE">
        <w:rPr>
          <w:rStyle w:val="CommentReference"/>
        </w:rPr>
        <w:commentReference w:id="14"/>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4C13A939"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r w:rsidR="00676563" w:rsidRPr="002758EE">
        <w:rPr>
          <w:rFonts w:ascii="Times New Roman" w:hAnsi="Times New Roman" w:cs="Times New Roman"/>
          <w:i/>
          <w:iCs/>
          <w:sz w:val="24"/>
          <w:szCs w:val="24"/>
        </w:rPr>
        <w:t>specaccum</w:t>
      </w:r>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ChaoSpecies”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SpadeR”</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2524E3C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F503B">
        <w:rPr>
          <w:rFonts w:ascii="Times New Roman" w:hAnsi="Times New Roman" w:cs="Times New Roman"/>
          <w:sz w:val="24"/>
          <w:szCs w:val="24"/>
        </w:rPr>
        <w:t>-plot combination</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w:t>
      </w:r>
      <w:r w:rsidR="004935ED">
        <w:rPr>
          <w:rFonts w:ascii="Times New Roman" w:hAnsi="Times New Roman" w:cs="Times New Roman"/>
          <w:sz w:val="24"/>
          <w:szCs w:val="24"/>
        </w:rPr>
        <w:t>count</w:t>
      </w:r>
      <w:r w:rsidR="00160664">
        <w:rPr>
          <w:rFonts w:ascii="Times New Roman" w:hAnsi="Times New Roman" w:cs="Times New Roman"/>
          <w:sz w:val="24"/>
          <w:szCs w:val="24"/>
        </w:rPr>
        <w:t xml:space="preserve"> by the number of days that the pitfall trap </w:t>
      </w:r>
      <w:r w:rsidR="004935ED">
        <w:rPr>
          <w:rFonts w:ascii="Times New Roman" w:hAnsi="Times New Roman" w:cs="Times New Roman"/>
          <w:sz w:val="24"/>
          <w:szCs w:val="24"/>
        </w:rPr>
        <w:t xml:space="preserve">at that plot </w:t>
      </w:r>
      <w:r w:rsidR="00160664">
        <w:rPr>
          <w:rFonts w:ascii="Times New Roman" w:hAnsi="Times New Roman" w:cs="Times New Roman"/>
          <w:sz w:val="24"/>
          <w:szCs w:val="24"/>
        </w:rPr>
        <w:t xml:space="preserve">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r w:rsidR="00930A4F">
        <w:rPr>
          <w:rFonts w:ascii="Times New Roman" w:hAnsi="Times New Roman" w:cs="Times New Roman"/>
          <w:sz w:val="24"/>
          <w:szCs w:val="24"/>
        </w:rPr>
        <w:t xml:space="preserve"> </w:t>
      </w:r>
      <w:r w:rsidR="003C328A">
        <w:rPr>
          <w:rFonts w:ascii="Times New Roman" w:hAnsi="Times New Roman" w:cs="Times New Roman"/>
          <w:sz w:val="24"/>
          <w:szCs w:val="24"/>
        </w:rPr>
        <w:t>Thus, a</w:t>
      </w:r>
      <w:r w:rsidR="00930A4F">
        <w:rPr>
          <w:rFonts w:ascii="Times New Roman" w:hAnsi="Times New Roman" w:cs="Times New Roman"/>
          <w:sz w:val="24"/>
          <w:szCs w:val="24"/>
        </w:rPr>
        <w:t xml:space="preserve">ll activity-abundance </w:t>
      </w:r>
      <w:r w:rsidR="003F599E">
        <w:rPr>
          <w:rFonts w:ascii="Times New Roman" w:hAnsi="Times New Roman" w:cs="Times New Roman"/>
          <w:sz w:val="24"/>
          <w:szCs w:val="24"/>
        </w:rPr>
        <w:t xml:space="preserve">data was </w:t>
      </w:r>
      <w:r w:rsidR="003C328A">
        <w:rPr>
          <w:rFonts w:ascii="Times New Roman" w:hAnsi="Times New Roman" w:cs="Times New Roman"/>
          <w:sz w:val="24"/>
          <w:szCs w:val="24"/>
        </w:rPr>
        <w:t>corrected for number of operational days.</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HillR”</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79B95AC"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w:t>
      </w:r>
      <w:r w:rsidR="00C93BD5">
        <w:rPr>
          <w:rFonts w:ascii="Times New Roman" w:hAnsi="Times New Roman" w:cs="Times New Roman"/>
          <w:sz w:val="24"/>
          <w:szCs w:val="24"/>
        </w:rPr>
        <w:t xml:space="preserve"> </w:t>
      </w:r>
      <w:r>
        <w:rPr>
          <w:rFonts w:ascii="Times New Roman" w:hAnsi="Times New Roman" w:cs="Times New Roman"/>
          <w:sz w:val="24"/>
          <w:szCs w:val="24"/>
        </w:rPr>
        <w:t>diversity</w:t>
      </w:r>
    </w:p>
    <w:p w14:paraId="4B976776" w14:textId="77777777" w:rsidR="00A4024C" w:rsidRDefault="00A4024C" w:rsidP="00563C26">
      <w:pPr>
        <w:rPr>
          <w:rFonts w:ascii="Times New Roman" w:hAnsi="Times New Roman" w:cs="Times New Roman"/>
          <w:sz w:val="24"/>
          <w:szCs w:val="24"/>
        </w:rPr>
      </w:pPr>
    </w:p>
    <w:p w14:paraId="687E6A2E" w14:textId="42CE7B8B" w:rsidR="00724217" w:rsidRDefault="003F269C" w:rsidP="00724217">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887B42">
        <w:rPr>
          <w:rFonts w:ascii="Times New Roman" w:hAnsi="Times New Roman" w:cs="Times New Roman"/>
          <w:sz w:val="24"/>
          <w:szCs w:val="24"/>
        </w:rPr>
        <w:t xml:space="preserve">The eight </w:t>
      </w:r>
      <w:r w:rsidR="00AE7B2B">
        <w:rPr>
          <w:rFonts w:ascii="Times New Roman" w:hAnsi="Times New Roman" w:cs="Times New Roman"/>
          <w:sz w:val="24"/>
          <w:szCs w:val="24"/>
        </w:rPr>
        <w:t>continuous</w:t>
      </w:r>
      <w:r w:rsidR="00887B42">
        <w:rPr>
          <w:rFonts w:ascii="Times New Roman" w:hAnsi="Times New Roman" w:cs="Times New Roman"/>
          <w:sz w:val="24"/>
          <w:szCs w:val="24"/>
        </w:rPr>
        <w:t xml:space="preserve"> traits had already been standardized </w:t>
      </w:r>
      <w:r w:rsidR="005127C5">
        <w:rPr>
          <w:rFonts w:ascii="Times New Roman" w:hAnsi="Times New Roman" w:cs="Times New Roman"/>
          <w:sz w:val="24"/>
          <w:szCs w:val="24"/>
        </w:rPr>
        <w:t>by dividing by</w:t>
      </w:r>
      <w:r w:rsidR="00887B42">
        <w:rPr>
          <w:rFonts w:ascii="Times New Roman" w:hAnsi="Times New Roman" w:cs="Times New Roman"/>
          <w:sz w:val="24"/>
          <w:szCs w:val="24"/>
        </w:rPr>
        <w:t xml:space="preserve"> body length.</w:t>
      </w:r>
      <w:r w:rsidR="00ED5879">
        <w:rPr>
          <w:rFonts w:ascii="Times New Roman" w:hAnsi="Times New Roman" w:cs="Times New Roman"/>
          <w:sz w:val="24"/>
          <w:szCs w:val="24"/>
        </w:rPr>
        <w:t xml:space="preserve"> After </w:t>
      </w:r>
      <w:r w:rsidR="000F54BC">
        <w:rPr>
          <w:rFonts w:ascii="Times New Roman" w:hAnsi="Times New Roman" w:cs="Times New Roman"/>
          <w:sz w:val="24"/>
          <w:szCs w:val="24"/>
        </w:rPr>
        <w:t xml:space="preserve">investigating the Pearson correlation coefficients between </w:t>
      </w:r>
      <w:r w:rsidR="00A01E1D">
        <w:rPr>
          <w:rFonts w:ascii="Times New Roman" w:hAnsi="Times New Roman" w:cs="Times New Roman"/>
          <w:sz w:val="24"/>
          <w:szCs w:val="24"/>
        </w:rPr>
        <w:t xml:space="preserve">pairs of traits using the package “corrplot” </w:t>
      </w:r>
      <w:r w:rsidR="00625E14">
        <w:rPr>
          <w:rFonts w:ascii="Times New Roman" w:hAnsi="Times New Roman" w:cs="Times New Roman"/>
          <w:sz w:val="24"/>
          <w:szCs w:val="24"/>
        </w:rPr>
        <w:fldChar w:fldCharType="begin"/>
      </w:r>
      <w:r w:rsidR="00625E14">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sidR="00625E14">
        <w:rPr>
          <w:rFonts w:ascii="Times New Roman" w:hAnsi="Times New Roman" w:cs="Times New Roman"/>
          <w:sz w:val="24"/>
          <w:szCs w:val="24"/>
        </w:rPr>
        <w:fldChar w:fldCharType="separate"/>
      </w:r>
      <w:r w:rsidR="00625E14" w:rsidRPr="00625E14">
        <w:rPr>
          <w:rFonts w:ascii="Times New Roman" w:hAnsi="Times New Roman" w:cs="Times New Roman"/>
          <w:sz w:val="24"/>
        </w:rPr>
        <w:t>(Wei and Simko 2024)</w:t>
      </w:r>
      <w:r w:rsidR="00625E14">
        <w:rPr>
          <w:rFonts w:ascii="Times New Roman" w:hAnsi="Times New Roman" w:cs="Times New Roman"/>
          <w:sz w:val="24"/>
          <w:szCs w:val="24"/>
        </w:rPr>
        <w:fldChar w:fldCharType="end"/>
      </w:r>
      <w:r w:rsidR="00A01E1D">
        <w:rPr>
          <w:rFonts w:ascii="Times New Roman" w:hAnsi="Times New Roman" w:cs="Times New Roman"/>
          <w:sz w:val="24"/>
          <w:szCs w:val="24"/>
        </w:rPr>
        <w:t xml:space="preserve">, we </w:t>
      </w:r>
      <w:r w:rsidR="000B367D">
        <w:rPr>
          <w:rFonts w:ascii="Times New Roman" w:hAnsi="Times New Roman" w:cs="Times New Roman"/>
          <w:sz w:val="24"/>
          <w:szCs w:val="24"/>
        </w:rPr>
        <w:t xml:space="preserve">determined </w:t>
      </w:r>
      <w:r w:rsidR="000B367D" w:rsidRPr="009A4F95">
        <w:rPr>
          <w:rFonts w:ascii="Times New Roman" w:hAnsi="Times New Roman" w:cs="Times New Roman"/>
          <w:sz w:val="24"/>
          <w:szCs w:val="24"/>
        </w:rPr>
        <w:t>that</w:t>
      </w:r>
      <w:r w:rsidR="005127C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protrusion and</w:t>
      </w:r>
      <w:r w:rsidR="009A4F9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length were highly</w:t>
      </w:r>
      <w:r w:rsidR="00F26976">
        <w:rPr>
          <w:rFonts w:ascii="Times New Roman" w:hAnsi="Times New Roman" w:cs="Times New Roman"/>
          <w:sz w:val="24"/>
          <w:szCs w:val="24"/>
        </w:rPr>
        <w:t xml:space="preserve"> correlated (</w:t>
      </w:r>
      <w:r w:rsidR="00B17B7A">
        <w:rPr>
          <w:rFonts w:ascii="Times New Roman" w:hAnsi="Times New Roman" w:cs="Times New Roman"/>
          <w:sz w:val="24"/>
          <w:szCs w:val="24"/>
        </w:rPr>
        <w:t xml:space="preserve">r = </w:t>
      </w:r>
      <w:r w:rsidR="00DA0249">
        <w:rPr>
          <w:rFonts w:ascii="Times New Roman" w:hAnsi="Times New Roman" w:cs="Times New Roman"/>
          <w:sz w:val="24"/>
          <w:szCs w:val="24"/>
        </w:rPr>
        <w:t>0.87</w:t>
      </w:r>
      <w:r w:rsidR="004411CD">
        <w:rPr>
          <w:rFonts w:ascii="Times New Roman" w:hAnsi="Times New Roman" w:cs="Times New Roman"/>
          <w:sz w:val="24"/>
          <w:szCs w:val="24"/>
        </w:rPr>
        <w:t xml:space="preserve">) and that antenna length and rear leg length were highly correlated (r = </w:t>
      </w:r>
      <w:r w:rsidR="007559C2">
        <w:rPr>
          <w:rFonts w:ascii="Times New Roman" w:hAnsi="Times New Roman" w:cs="Times New Roman"/>
          <w:sz w:val="24"/>
          <w:szCs w:val="24"/>
        </w:rPr>
        <w:t>0.81</w:t>
      </w:r>
      <w:r w:rsidR="004411CD">
        <w:rPr>
          <w:rFonts w:ascii="Times New Roman" w:hAnsi="Times New Roman" w:cs="Times New Roman"/>
          <w:sz w:val="24"/>
          <w:szCs w:val="24"/>
        </w:rPr>
        <w:t>)</w:t>
      </w:r>
      <w:r w:rsidR="005B1951">
        <w:rPr>
          <w:rFonts w:ascii="Times New Roman" w:hAnsi="Times New Roman" w:cs="Times New Roman"/>
          <w:sz w:val="24"/>
          <w:szCs w:val="24"/>
        </w:rPr>
        <w:t>, even after standardization of each variable to body length</w:t>
      </w:r>
      <w:r w:rsidR="004411CD">
        <w:rPr>
          <w:rFonts w:ascii="Times New Roman" w:hAnsi="Times New Roman" w:cs="Times New Roman"/>
          <w:sz w:val="24"/>
          <w:szCs w:val="24"/>
        </w:rPr>
        <w:t>.</w:t>
      </w:r>
      <w:r w:rsidR="00B614BA">
        <w:rPr>
          <w:rFonts w:ascii="Times New Roman" w:hAnsi="Times New Roman" w:cs="Times New Roman"/>
          <w:sz w:val="24"/>
          <w:szCs w:val="24"/>
        </w:rPr>
        <w:t xml:space="preserve"> To address this, we replaced </w:t>
      </w:r>
      <w:r w:rsidR="00B614BA" w:rsidRPr="005B1951">
        <w:rPr>
          <w:rFonts w:ascii="Times New Roman" w:hAnsi="Times New Roman" w:cs="Times New Roman"/>
          <w:i/>
          <w:iCs/>
          <w:sz w:val="24"/>
          <w:szCs w:val="24"/>
        </w:rPr>
        <w:lastRenderedPageBreak/>
        <w:t>standardized</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eye</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protrusion</w:t>
      </w:r>
      <w:r w:rsidR="00B614BA">
        <w:rPr>
          <w:rFonts w:ascii="Times New Roman" w:hAnsi="Times New Roman" w:cs="Times New Roman"/>
          <w:sz w:val="24"/>
          <w:szCs w:val="24"/>
        </w:rPr>
        <w:t xml:space="preserve"> with </w:t>
      </w:r>
      <w:r w:rsidR="006C2797" w:rsidRPr="000B3117">
        <w:rPr>
          <w:rFonts w:ascii="Times New Roman" w:hAnsi="Times New Roman" w:cs="Times New Roman"/>
          <w:i/>
          <w:iCs/>
          <w:sz w:val="24"/>
          <w:szCs w:val="24"/>
        </w:rPr>
        <w:t>eye</w:t>
      </w:r>
      <w:r w:rsidR="000B3117" w:rsidRPr="000B3117">
        <w:rPr>
          <w:rFonts w:ascii="Times New Roman" w:hAnsi="Times New Roman" w:cs="Times New Roman"/>
          <w:i/>
          <w:iCs/>
          <w:sz w:val="24"/>
          <w:szCs w:val="24"/>
        </w:rPr>
        <w:t xml:space="preserve"> </w:t>
      </w:r>
      <w:r w:rsidR="006C2797" w:rsidRPr="000B3117">
        <w:rPr>
          <w:rFonts w:ascii="Times New Roman" w:hAnsi="Times New Roman" w:cs="Times New Roman"/>
          <w:i/>
          <w:iCs/>
          <w:sz w:val="24"/>
          <w:szCs w:val="24"/>
        </w:rPr>
        <w:t>protrusion</w:t>
      </w:r>
      <w:r w:rsidR="000B3117" w:rsidRPr="000B3117">
        <w:rPr>
          <w:rFonts w:ascii="Times New Roman" w:hAnsi="Times New Roman" w:cs="Times New Roman"/>
          <w:sz w:val="24"/>
          <w:szCs w:val="24"/>
        </w:rPr>
        <w:t>:</w:t>
      </w:r>
      <w:r w:rsidR="006C2797" w:rsidRPr="000B3117">
        <w:rPr>
          <w:rFonts w:ascii="Times New Roman" w:hAnsi="Times New Roman" w:cs="Times New Roman"/>
          <w:i/>
          <w:iCs/>
          <w:sz w:val="24"/>
          <w:szCs w:val="24"/>
        </w:rPr>
        <w:t>eye</w:t>
      </w:r>
      <w:r w:rsidR="000B3117">
        <w:rPr>
          <w:rFonts w:ascii="Times New Roman" w:hAnsi="Times New Roman" w:cs="Times New Roman"/>
          <w:i/>
          <w:iCs/>
          <w:sz w:val="24"/>
          <w:szCs w:val="24"/>
        </w:rPr>
        <w:t xml:space="preserve"> </w:t>
      </w:r>
      <w:r w:rsidR="006C2797" w:rsidRPr="00100FD6">
        <w:rPr>
          <w:rFonts w:ascii="Times New Roman" w:hAnsi="Times New Roman" w:cs="Times New Roman"/>
          <w:i/>
          <w:iCs/>
          <w:sz w:val="24"/>
          <w:szCs w:val="24"/>
        </w:rPr>
        <w:t>length ratio</w:t>
      </w:r>
      <w:r w:rsidR="006C2797">
        <w:rPr>
          <w:rFonts w:ascii="Times New Roman" w:hAnsi="Times New Roman" w:cs="Times New Roman"/>
          <w:sz w:val="24"/>
          <w:szCs w:val="24"/>
        </w:rPr>
        <w:t xml:space="preserve">, and we replaced </w:t>
      </w:r>
      <w:r w:rsidR="005127C5" w:rsidRPr="00100FD6">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5127C5" w:rsidRPr="00100FD6">
        <w:rPr>
          <w:rFonts w:ascii="Times New Roman" w:hAnsi="Times New Roman" w:cs="Times New Roman"/>
          <w:i/>
          <w:iCs/>
          <w:sz w:val="24"/>
          <w:szCs w:val="24"/>
        </w:rPr>
        <w:t>antenna</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w:t>
      </w:r>
      <w:r w:rsidR="00100FD6">
        <w:rPr>
          <w:rFonts w:ascii="Times New Roman" w:hAnsi="Times New Roman" w:cs="Times New Roman"/>
          <w:sz w:val="24"/>
          <w:szCs w:val="24"/>
        </w:rPr>
        <w:t xml:space="preserve"> with </w:t>
      </w:r>
      <w:r w:rsidR="00100FD6" w:rsidRPr="000B3117">
        <w:rPr>
          <w:rFonts w:ascii="Times New Roman" w:hAnsi="Times New Roman" w:cs="Times New Roman"/>
          <w:i/>
          <w:iCs/>
          <w:sz w:val="24"/>
          <w:szCs w:val="24"/>
        </w:rPr>
        <w:t>antenna</w:t>
      </w:r>
      <w:r w:rsidR="000B3117" w:rsidRPr="000B3117">
        <w:rPr>
          <w:rFonts w:ascii="Times New Roman" w:hAnsi="Times New Roman" w:cs="Times New Roman"/>
          <w:i/>
          <w:iCs/>
          <w:sz w:val="24"/>
          <w:szCs w:val="24"/>
        </w:rPr>
        <w:t xml:space="preserve"> </w:t>
      </w:r>
      <w:r w:rsidR="00100FD6" w:rsidRPr="000B3117">
        <w:rPr>
          <w:rFonts w:ascii="Times New Roman" w:hAnsi="Times New Roman" w:cs="Times New Roman"/>
          <w:i/>
          <w:iCs/>
          <w:sz w:val="24"/>
          <w:szCs w:val="24"/>
        </w:rPr>
        <w:t>length</w:t>
      </w:r>
      <w:r w:rsidR="000B3117" w:rsidRPr="000B3117">
        <w:rPr>
          <w:rFonts w:ascii="Times New Roman" w:hAnsi="Times New Roman" w:cs="Times New Roman"/>
          <w:sz w:val="24"/>
          <w:szCs w:val="24"/>
        </w:rPr>
        <w:t>:</w:t>
      </w:r>
      <w:r w:rsidR="00100FD6" w:rsidRPr="000B3117">
        <w:rPr>
          <w:rFonts w:ascii="Times New Roman" w:hAnsi="Times New Roman" w:cs="Times New Roman"/>
          <w:i/>
          <w:iCs/>
          <w:sz w:val="24"/>
          <w:szCs w:val="24"/>
        </w:rPr>
        <w:t>rear</w:t>
      </w:r>
      <w:r w:rsidR="000B3117" w:rsidRPr="000B3117">
        <w:rPr>
          <w:rFonts w:ascii="Times New Roman" w:hAnsi="Times New Roman" w:cs="Times New Roman"/>
          <w:i/>
          <w:iCs/>
          <w:sz w:val="24"/>
          <w:szCs w:val="24"/>
        </w:rPr>
        <w:t xml:space="preserve"> </w:t>
      </w:r>
      <w:r w:rsidR="00100FD6" w:rsidRPr="000B3117">
        <w:rPr>
          <w:rFonts w:ascii="Times New Roman" w:hAnsi="Times New Roman" w:cs="Times New Roman"/>
          <w:i/>
          <w:iCs/>
          <w:sz w:val="24"/>
          <w:szCs w:val="24"/>
        </w:rPr>
        <w:t>leg</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 ratio</w:t>
      </w:r>
      <w:r w:rsidR="00100FD6">
        <w:rPr>
          <w:rFonts w:ascii="Times New Roman" w:hAnsi="Times New Roman" w:cs="Times New Roman"/>
          <w:sz w:val="24"/>
          <w:szCs w:val="24"/>
        </w:rPr>
        <w:t xml:space="preserve">. </w:t>
      </w:r>
      <w:r w:rsidR="00F17176">
        <w:rPr>
          <w:rFonts w:ascii="Times New Roman" w:hAnsi="Times New Roman" w:cs="Times New Roman"/>
          <w:sz w:val="24"/>
          <w:szCs w:val="24"/>
        </w:rPr>
        <w:t>Th</w:t>
      </w:r>
      <w:r w:rsidR="004E74AF">
        <w:rPr>
          <w:rFonts w:ascii="Times New Roman" w:hAnsi="Times New Roman" w:cs="Times New Roman"/>
          <w:sz w:val="24"/>
          <w:szCs w:val="24"/>
        </w:rPr>
        <w:t>ese</w:t>
      </w:r>
      <w:r w:rsidR="00F17176">
        <w:rPr>
          <w:rFonts w:ascii="Times New Roman" w:hAnsi="Times New Roman" w:cs="Times New Roman"/>
          <w:sz w:val="24"/>
          <w:szCs w:val="24"/>
        </w:rPr>
        <w:t xml:space="preserve"> change</w:t>
      </w:r>
      <w:r w:rsidR="004E74AF">
        <w:rPr>
          <w:rFonts w:ascii="Times New Roman" w:hAnsi="Times New Roman" w:cs="Times New Roman"/>
          <w:sz w:val="24"/>
          <w:szCs w:val="24"/>
        </w:rPr>
        <w:t>s</w:t>
      </w:r>
      <w:r w:rsidR="00F17176">
        <w:rPr>
          <w:rFonts w:ascii="Times New Roman" w:hAnsi="Times New Roman" w:cs="Times New Roman"/>
          <w:sz w:val="24"/>
          <w:szCs w:val="24"/>
        </w:rPr>
        <w:t xml:space="preserve"> resulted in a set of traits with correlation coefficients </w:t>
      </w:r>
      <w:r w:rsidR="000034C9" w:rsidRPr="000034C9">
        <w:rPr>
          <w:rFonts w:ascii="Times New Roman" w:hAnsi="Times New Roman" w:cs="Times New Roman"/>
          <w:sz w:val="24"/>
          <w:szCs w:val="24"/>
        </w:rPr>
        <w:t>≤</w:t>
      </w:r>
      <w:r w:rsidR="00F17176">
        <w:rPr>
          <w:rFonts w:ascii="Times New Roman" w:hAnsi="Times New Roman" w:cs="Times New Roman"/>
          <w:sz w:val="24"/>
          <w:szCs w:val="24"/>
        </w:rPr>
        <w:t xml:space="preserve"> 0.</w:t>
      </w:r>
      <w:r w:rsidR="00E75468">
        <w:rPr>
          <w:rFonts w:ascii="Times New Roman" w:hAnsi="Times New Roman" w:cs="Times New Roman"/>
          <w:sz w:val="24"/>
          <w:szCs w:val="24"/>
        </w:rPr>
        <w:t>51</w:t>
      </w:r>
      <w:r w:rsidR="00F17176">
        <w:rPr>
          <w:rFonts w:ascii="Times New Roman" w:hAnsi="Times New Roman" w:cs="Times New Roman"/>
          <w:sz w:val="24"/>
          <w:szCs w:val="24"/>
        </w:rPr>
        <w:t xml:space="preserve"> between pairs. </w:t>
      </w:r>
      <w:r w:rsidR="00ED5879" w:rsidRPr="00101A72">
        <w:rPr>
          <w:rFonts w:ascii="Times New Roman" w:hAnsi="Times New Roman" w:cs="Times New Roman"/>
          <w:sz w:val="24"/>
          <w:szCs w:val="24"/>
        </w:rPr>
        <w:t>Trait measurements were averaged across individuals</w:t>
      </w:r>
      <w:r w:rsidR="00294057">
        <w:rPr>
          <w:rFonts w:ascii="Times New Roman" w:hAnsi="Times New Roman" w:cs="Times New Roman"/>
          <w:sz w:val="24"/>
          <w:szCs w:val="24"/>
        </w:rPr>
        <w:t xml:space="preserve"> of a species</w:t>
      </w:r>
      <w:r w:rsidR="00ED5879" w:rsidRPr="00101A72">
        <w:rPr>
          <w:rFonts w:ascii="Times New Roman" w:hAnsi="Times New Roman" w:cs="Times New Roman"/>
          <w:sz w:val="24"/>
          <w:szCs w:val="24"/>
        </w:rPr>
        <w:t xml:space="preserve"> to calculate species-specific means.</w:t>
      </w:r>
      <w:r w:rsidR="0027078A">
        <w:rPr>
          <w:rFonts w:ascii="Times New Roman" w:hAnsi="Times New Roman" w:cs="Times New Roman"/>
          <w:sz w:val="24"/>
          <w:szCs w:val="24"/>
        </w:rPr>
        <w:t xml:space="preserve"> </w:t>
      </w:r>
      <w:r w:rsidR="00474399">
        <w:rPr>
          <w:rFonts w:ascii="Times New Roman" w:hAnsi="Times New Roman" w:cs="Times New Roman"/>
          <w:sz w:val="24"/>
          <w:szCs w:val="24"/>
        </w:rPr>
        <w:t xml:space="preserve">To </w:t>
      </w:r>
      <w:r w:rsidR="00504032">
        <w:rPr>
          <w:rFonts w:ascii="Times New Roman" w:hAnsi="Times New Roman" w:cs="Times New Roman"/>
          <w:sz w:val="24"/>
          <w:szCs w:val="24"/>
        </w:rPr>
        <w:t xml:space="preserve">address any </w:t>
      </w:r>
      <w:r w:rsidR="0027078A">
        <w:rPr>
          <w:rFonts w:ascii="Times New Roman" w:hAnsi="Times New Roman" w:cs="Times New Roman"/>
          <w:sz w:val="24"/>
          <w:szCs w:val="24"/>
        </w:rPr>
        <w:t xml:space="preserve">remaining </w:t>
      </w:r>
      <w:r w:rsidR="00504032">
        <w:rPr>
          <w:rFonts w:ascii="Times New Roman" w:hAnsi="Times New Roman" w:cs="Times New Roman"/>
          <w:sz w:val="24"/>
          <w:szCs w:val="24"/>
        </w:rPr>
        <w:t xml:space="preserve">collinearity </w:t>
      </w:r>
      <w:r w:rsidR="0027078A">
        <w:rPr>
          <w:rFonts w:ascii="Times New Roman" w:hAnsi="Times New Roman" w:cs="Times New Roman"/>
          <w:sz w:val="24"/>
          <w:szCs w:val="24"/>
        </w:rPr>
        <w:t xml:space="preserve">within the </w:t>
      </w:r>
      <w:r w:rsidR="00852A99">
        <w:rPr>
          <w:rFonts w:ascii="Times New Roman" w:hAnsi="Times New Roman" w:cs="Times New Roman"/>
          <w:sz w:val="24"/>
          <w:szCs w:val="24"/>
        </w:rPr>
        <w:t xml:space="preserve">numerical </w:t>
      </w:r>
      <w:r w:rsidR="00504032">
        <w:rPr>
          <w:rFonts w:ascii="Times New Roman" w:hAnsi="Times New Roman" w:cs="Times New Roman"/>
          <w:sz w:val="24"/>
          <w:szCs w:val="24"/>
        </w:rPr>
        <w:t>traits</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commentRangeStart w:id="15"/>
      <w:r w:rsidR="00D26611">
        <w:rPr>
          <w:rFonts w:ascii="Times New Roman" w:hAnsi="Times New Roman" w:cs="Times New Roman"/>
          <w:sz w:val="24"/>
          <w:szCs w:val="24"/>
        </w:rPr>
        <w:t>.</w:t>
      </w:r>
      <w:commentRangeEnd w:id="15"/>
      <w:r w:rsidR="001357E3">
        <w:rPr>
          <w:rStyle w:val="CommentReference"/>
        </w:rPr>
        <w:commentReference w:id="15"/>
      </w:r>
      <w:r w:rsidR="00D26611">
        <w:rPr>
          <w:rFonts w:ascii="Times New Roman" w:hAnsi="Times New Roman" w:cs="Times New Roman"/>
          <w:sz w:val="24"/>
          <w:szCs w:val="24"/>
        </w:rPr>
        <w:t xml:space="preserve"> We</w:t>
      </w:r>
      <w:r w:rsidR="00DB0557">
        <w:rPr>
          <w:rFonts w:ascii="Times New Roman" w:hAnsi="Times New Roman" w:cs="Times New Roman"/>
          <w:sz w:val="24"/>
          <w:szCs w:val="24"/>
        </w:rPr>
        <w:t xml:space="preserve"> </w:t>
      </w:r>
      <w:r w:rsidR="00FE1BC4">
        <w:rPr>
          <w:rFonts w:ascii="Times New Roman" w:hAnsi="Times New Roman" w:cs="Times New Roman"/>
          <w:sz w:val="24"/>
          <w:szCs w:val="24"/>
        </w:rPr>
        <w:t>centered</w:t>
      </w:r>
      <w:r w:rsidR="00DB0557">
        <w:rPr>
          <w:rFonts w:ascii="Times New Roman" w:hAnsi="Times New Roman" w:cs="Times New Roman"/>
          <w:sz w:val="24"/>
          <w:szCs w:val="24"/>
        </w:rPr>
        <w:t xml:space="preserve"> </w:t>
      </w:r>
      <w:r w:rsidR="00852A99">
        <w:rPr>
          <w:rFonts w:ascii="Times New Roman" w:hAnsi="Times New Roman" w:cs="Times New Roman"/>
          <w:sz w:val="24"/>
          <w:szCs w:val="24"/>
        </w:rPr>
        <w:t xml:space="preserve">each </w:t>
      </w:r>
      <w:r w:rsidR="00AE7B2B">
        <w:rPr>
          <w:rFonts w:ascii="Times New Roman" w:hAnsi="Times New Roman" w:cs="Times New Roman"/>
          <w:sz w:val="24"/>
          <w:szCs w:val="24"/>
        </w:rPr>
        <w:t>continuous</w:t>
      </w:r>
      <w:r w:rsidR="00852A99">
        <w:rPr>
          <w:rFonts w:ascii="Times New Roman" w:hAnsi="Times New Roman" w:cs="Times New Roman"/>
          <w:sz w:val="24"/>
          <w:szCs w:val="24"/>
        </w:rPr>
        <w:t xml:space="preserve"> trait to a mean of 0</w:t>
      </w:r>
      <w:r w:rsidR="0066172A">
        <w:rPr>
          <w:rFonts w:ascii="Times New Roman" w:hAnsi="Times New Roman" w:cs="Times New Roman"/>
          <w:sz w:val="24"/>
          <w:szCs w:val="24"/>
        </w:rPr>
        <w:t>,</w:t>
      </w:r>
      <w:r w:rsidR="00852A99">
        <w:rPr>
          <w:rFonts w:ascii="Times New Roman" w:hAnsi="Times New Roman" w:cs="Times New Roman"/>
          <w:sz w:val="24"/>
          <w:szCs w:val="24"/>
        </w:rPr>
        <w:t xml:space="preserve"> </w:t>
      </w:r>
      <w:r w:rsidR="00FE1BC4">
        <w:rPr>
          <w:rFonts w:ascii="Times New Roman" w:hAnsi="Times New Roman" w:cs="Times New Roman"/>
          <w:sz w:val="24"/>
          <w:szCs w:val="24"/>
        </w:rPr>
        <w:t xml:space="preserve">scaled </w:t>
      </w:r>
      <w:r w:rsidR="009505EA">
        <w:rPr>
          <w:rFonts w:ascii="Times New Roman" w:hAnsi="Times New Roman" w:cs="Times New Roman"/>
          <w:sz w:val="24"/>
          <w:szCs w:val="24"/>
        </w:rPr>
        <w:t xml:space="preserve">to a </w:t>
      </w:r>
      <w:r w:rsidR="00852A99">
        <w:rPr>
          <w:rFonts w:ascii="Times New Roman" w:hAnsi="Times New Roman" w:cs="Times New Roman"/>
          <w:sz w:val="24"/>
          <w:szCs w:val="24"/>
        </w:rPr>
        <w:t>variance of 1</w:t>
      </w:r>
      <w:r w:rsidR="0066172A">
        <w:rPr>
          <w:rFonts w:ascii="Times New Roman" w:hAnsi="Times New Roman" w:cs="Times New Roman"/>
          <w:sz w:val="24"/>
          <w:szCs w:val="24"/>
        </w:rPr>
        <w:t>,</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and</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ran</w:t>
      </w:r>
      <w:r w:rsidR="000558EB">
        <w:rPr>
          <w:rFonts w:ascii="Times New Roman" w:hAnsi="Times New Roman" w:cs="Times New Roman"/>
          <w:sz w:val="24"/>
          <w:szCs w:val="24"/>
        </w:rPr>
        <w:t xml:space="preserve"> the </w:t>
      </w:r>
      <w:r w:rsidR="009505EA">
        <w:rPr>
          <w:rFonts w:ascii="Times New Roman" w:hAnsi="Times New Roman" w:cs="Times New Roman"/>
          <w:sz w:val="24"/>
          <w:szCs w:val="24"/>
        </w:rPr>
        <w:t xml:space="preserve">PCA using the </w:t>
      </w:r>
      <w:r w:rsidR="000558EB">
        <w:rPr>
          <w:rFonts w:ascii="Times New Roman" w:hAnsi="Times New Roman" w:cs="Times New Roman"/>
          <w:sz w:val="24"/>
          <w:szCs w:val="24"/>
        </w:rPr>
        <w:t xml:space="preserve">function “prcomp” in the </w:t>
      </w:r>
      <w:r w:rsidR="009505EA">
        <w:rPr>
          <w:rFonts w:ascii="Times New Roman" w:hAnsi="Times New Roman" w:cs="Times New Roman"/>
          <w:sz w:val="24"/>
          <w:szCs w:val="24"/>
        </w:rPr>
        <w:t xml:space="preserve">R package “stats” </w:t>
      </w:r>
      <w:r w:rsidR="009505EA">
        <w:rPr>
          <w:rFonts w:ascii="Times New Roman" w:hAnsi="Times New Roman" w:cs="Times New Roman"/>
          <w:sz w:val="24"/>
          <w:szCs w:val="24"/>
        </w:rPr>
        <w:fldChar w:fldCharType="begin"/>
      </w:r>
      <w:r w:rsidR="009505EA">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505EA">
        <w:rPr>
          <w:rFonts w:ascii="Times New Roman" w:hAnsi="Times New Roman" w:cs="Times New Roman"/>
          <w:sz w:val="24"/>
          <w:szCs w:val="24"/>
        </w:rPr>
        <w:fldChar w:fldCharType="separate"/>
      </w:r>
      <w:r w:rsidR="009505EA" w:rsidRPr="009505EA">
        <w:rPr>
          <w:rFonts w:ascii="Times New Roman" w:hAnsi="Times New Roman" w:cs="Times New Roman"/>
          <w:sz w:val="24"/>
        </w:rPr>
        <w:t>(R Core Team 2024)</w:t>
      </w:r>
      <w:r w:rsidR="009505EA">
        <w:rPr>
          <w:rFonts w:ascii="Times New Roman" w:hAnsi="Times New Roman" w:cs="Times New Roman"/>
          <w:sz w:val="24"/>
          <w:szCs w:val="24"/>
        </w:rPr>
        <w:fldChar w:fldCharType="end"/>
      </w:r>
      <w:r w:rsidR="0066172A">
        <w:rPr>
          <w:rFonts w:ascii="Times New Roman" w:hAnsi="Times New Roman" w:cs="Times New Roman"/>
          <w:sz w:val="24"/>
          <w:szCs w:val="24"/>
        </w:rPr>
        <w:t>.</w:t>
      </w:r>
      <w:r w:rsidR="00CC6985">
        <w:rPr>
          <w:rFonts w:ascii="Times New Roman" w:hAnsi="Times New Roman" w:cs="Times New Roman"/>
          <w:sz w:val="24"/>
          <w:szCs w:val="24"/>
        </w:rPr>
        <w:t xml:space="preserve"> </w:t>
      </w:r>
      <w:r w:rsidR="00F51F9A">
        <w:rPr>
          <w:rFonts w:ascii="Times New Roman" w:hAnsi="Times New Roman" w:cs="Times New Roman"/>
          <w:sz w:val="24"/>
          <w:szCs w:val="24"/>
        </w:rPr>
        <w:t xml:space="preserve">We </w:t>
      </w:r>
      <w:r w:rsidR="00090DAC">
        <w:rPr>
          <w:rFonts w:ascii="Times New Roman" w:hAnsi="Times New Roman" w:cs="Times New Roman"/>
          <w:sz w:val="24"/>
          <w:szCs w:val="24"/>
        </w:rPr>
        <w:t>removed</w:t>
      </w:r>
      <w:r w:rsidR="00F51F9A">
        <w:rPr>
          <w:rFonts w:ascii="Times New Roman" w:hAnsi="Times New Roman" w:cs="Times New Roman"/>
          <w:sz w:val="24"/>
          <w:szCs w:val="24"/>
        </w:rPr>
        <w:t xml:space="preserve"> </w:t>
      </w:r>
      <w:r w:rsidR="00A877B6">
        <w:rPr>
          <w:rFonts w:ascii="Times New Roman" w:hAnsi="Times New Roman" w:cs="Times New Roman"/>
          <w:sz w:val="24"/>
          <w:szCs w:val="24"/>
        </w:rPr>
        <w:t xml:space="preserve">the species </w:t>
      </w:r>
      <w:r w:rsidR="00A877B6" w:rsidRPr="00A877B6">
        <w:rPr>
          <w:rFonts w:ascii="Times New Roman" w:hAnsi="Times New Roman" w:cs="Times New Roman"/>
          <w:i/>
          <w:iCs/>
          <w:sz w:val="24"/>
          <w:szCs w:val="24"/>
        </w:rPr>
        <w:t>Notiophilus</w:t>
      </w:r>
      <w:r w:rsidR="00A877B6" w:rsidRPr="00A877B6">
        <w:rPr>
          <w:rFonts w:ascii="Times New Roman" w:hAnsi="Times New Roman" w:cs="Times New Roman"/>
          <w:i/>
          <w:iCs/>
          <w:sz w:val="24"/>
          <w:szCs w:val="24"/>
        </w:rPr>
        <w:t xml:space="preserve"> </w:t>
      </w:r>
      <w:r w:rsidR="00A877B6" w:rsidRPr="00A877B6">
        <w:rPr>
          <w:rFonts w:ascii="Times New Roman" w:hAnsi="Times New Roman" w:cs="Times New Roman"/>
          <w:i/>
          <w:iCs/>
          <w:sz w:val="24"/>
          <w:szCs w:val="24"/>
        </w:rPr>
        <w:t>aeneus</w:t>
      </w:r>
      <w:r w:rsidR="002303F1">
        <w:rPr>
          <w:rFonts w:ascii="Times New Roman" w:hAnsi="Times New Roman" w:cs="Times New Roman"/>
          <w:sz w:val="24"/>
          <w:szCs w:val="24"/>
        </w:rPr>
        <w:t xml:space="preserve"> </w:t>
      </w:r>
      <w:r w:rsidR="00AF3721" w:rsidRPr="00AF3721">
        <w:rPr>
          <w:rFonts w:ascii="Times New Roman" w:hAnsi="Times New Roman" w:cs="Times New Roman"/>
          <w:sz w:val="24"/>
          <w:szCs w:val="24"/>
        </w:rPr>
        <w:t>(Herbst, 1806)</w:t>
      </w:r>
      <w:r w:rsidR="00AF3721">
        <w:rPr>
          <w:rFonts w:ascii="Times New Roman" w:hAnsi="Times New Roman" w:cs="Times New Roman"/>
          <w:sz w:val="24"/>
          <w:szCs w:val="24"/>
        </w:rPr>
        <w:t xml:space="preserve"> </w:t>
      </w:r>
      <w:r w:rsidR="002303F1">
        <w:rPr>
          <w:rFonts w:ascii="Times New Roman" w:hAnsi="Times New Roman" w:cs="Times New Roman"/>
          <w:sz w:val="24"/>
          <w:szCs w:val="24"/>
        </w:rPr>
        <w:t xml:space="preserve">from </w:t>
      </w:r>
      <w:r w:rsidR="00090DAC">
        <w:rPr>
          <w:rFonts w:ascii="Times New Roman" w:hAnsi="Times New Roman" w:cs="Times New Roman"/>
          <w:sz w:val="24"/>
          <w:szCs w:val="24"/>
        </w:rPr>
        <w:t>the PCA analysis</w:t>
      </w:r>
      <w:r w:rsidR="002303F1">
        <w:rPr>
          <w:rFonts w:ascii="Times New Roman" w:hAnsi="Times New Roman" w:cs="Times New Roman"/>
          <w:sz w:val="24"/>
          <w:szCs w:val="24"/>
        </w:rPr>
        <w:t xml:space="preserve"> because </w:t>
      </w:r>
      <w:r w:rsidR="00AF3721">
        <w:rPr>
          <w:rFonts w:ascii="Times New Roman" w:hAnsi="Times New Roman" w:cs="Times New Roman"/>
          <w:sz w:val="24"/>
          <w:szCs w:val="24"/>
        </w:rPr>
        <w:t>inclusion of this</w:t>
      </w:r>
      <w:r w:rsidR="006E6F36">
        <w:rPr>
          <w:rFonts w:ascii="Times New Roman" w:hAnsi="Times New Roman" w:cs="Times New Roman"/>
          <w:sz w:val="24"/>
          <w:szCs w:val="24"/>
        </w:rPr>
        <w:t xml:space="preserve"> rare species (</w:t>
      </w:r>
      <w:r w:rsidR="005F5378">
        <w:rPr>
          <w:rFonts w:ascii="Times New Roman" w:hAnsi="Times New Roman" w:cs="Times New Roman"/>
          <w:sz w:val="24"/>
          <w:szCs w:val="24"/>
        </w:rPr>
        <w:t>3 individuals total collected)</w:t>
      </w:r>
      <w:r w:rsidR="006E0EDA">
        <w:rPr>
          <w:rFonts w:ascii="Times New Roman" w:hAnsi="Times New Roman" w:cs="Times New Roman"/>
          <w:sz w:val="24"/>
          <w:szCs w:val="24"/>
        </w:rPr>
        <w:t xml:space="preserve"> </w:t>
      </w:r>
      <w:r w:rsidR="00AF3721">
        <w:rPr>
          <w:rFonts w:ascii="Times New Roman" w:hAnsi="Times New Roman" w:cs="Times New Roman"/>
          <w:sz w:val="24"/>
          <w:szCs w:val="24"/>
        </w:rPr>
        <w:t xml:space="preserve">noticeably changed the PC axes </w:t>
      </w:r>
      <w:r w:rsidR="00AF3721">
        <w:rPr>
          <w:rFonts w:ascii="Times New Roman" w:hAnsi="Times New Roman" w:cs="Times New Roman"/>
          <w:sz w:val="24"/>
          <w:szCs w:val="24"/>
        </w:rPr>
        <w:t>(</w:t>
      </w:r>
      <w:r w:rsidR="005A6C40">
        <w:rPr>
          <w:rFonts w:ascii="Times New Roman" w:hAnsi="Times New Roman" w:cs="Times New Roman"/>
          <w:sz w:val="24"/>
          <w:szCs w:val="24"/>
        </w:rPr>
        <w:t xml:space="preserve">Table S1, </w:t>
      </w:r>
      <w:r w:rsidR="00AF3721">
        <w:rPr>
          <w:rFonts w:ascii="Times New Roman" w:hAnsi="Times New Roman" w:cs="Times New Roman"/>
          <w:sz w:val="24"/>
          <w:szCs w:val="24"/>
        </w:rPr>
        <w:t>Supplementary Information).</w:t>
      </w:r>
      <w:r w:rsidR="00F521BC">
        <w:rPr>
          <w:rFonts w:ascii="Times New Roman" w:hAnsi="Times New Roman" w:cs="Times New Roman"/>
          <w:sz w:val="24"/>
          <w:szCs w:val="24"/>
        </w:rPr>
        <w:t xml:space="preserve"> </w:t>
      </w:r>
      <w:r w:rsidR="00AD52E3">
        <w:rPr>
          <w:rFonts w:ascii="Times New Roman" w:hAnsi="Times New Roman" w:cs="Times New Roman"/>
          <w:sz w:val="24"/>
          <w:szCs w:val="24"/>
        </w:rPr>
        <w:t xml:space="preserve">After running the PCA, we added </w:t>
      </w:r>
      <w:r w:rsidR="00AD52E3" w:rsidRPr="00880811">
        <w:rPr>
          <w:rFonts w:ascii="Times New Roman" w:hAnsi="Times New Roman" w:cs="Times New Roman"/>
          <w:i/>
          <w:iCs/>
          <w:sz w:val="24"/>
          <w:szCs w:val="24"/>
        </w:rPr>
        <w:t xml:space="preserve">Notiophilus </w:t>
      </w:r>
      <w:r w:rsidR="00AD52E3">
        <w:rPr>
          <w:rFonts w:ascii="Times New Roman" w:hAnsi="Times New Roman" w:cs="Times New Roman"/>
          <w:sz w:val="24"/>
          <w:szCs w:val="24"/>
        </w:rPr>
        <w:t xml:space="preserve">back into the analysis by projecting </w:t>
      </w:r>
      <w:r w:rsidR="00880811">
        <w:rPr>
          <w:rFonts w:ascii="Times New Roman" w:hAnsi="Times New Roman" w:cs="Times New Roman"/>
          <w:sz w:val="24"/>
          <w:szCs w:val="24"/>
        </w:rPr>
        <w:t>its</w:t>
      </w:r>
      <w:r w:rsidR="001E1C1A">
        <w:rPr>
          <w:rFonts w:ascii="Times New Roman" w:hAnsi="Times New Roman" w:cs="Times New Roman"/>
          <w:sz w:val="24"/>
          <w:szCs w:val="24"/>
        </w:rPr>
        <w:t xml:space="preserve"> centered and scaled</w:t>
      </w:r>
      <w:r w:rsidR="00880811">
        <w:rPr>
          <w:rFonts w:ascii="Times New Roman" w:hAnsi="Times New Roman" w:cs="Times New Roman"/>
          <w:sz w:val="24"/>
          <w:szCs w:val="24"/>
        </w:rPr>
        <w:t xml:space="preserve"> trait data onto the PC axes. </w:t>
      </w:r>
      <w:r w:rsidR="00F521BC">
        <w:rPr>
          <w:rFonts w:ascii="Times New Roman" w:hAnsi="Times New Roman" w:cs="Times New Roman"/>
          <w:sz w:val="24"/>
          <w:szCs w:val="24"/>
        </w:rPr>
        <w:t xml:space="preserve">We used the first </w:t>
      </w:r>
      <w:r w:rsidR="00D71452">
        <w:rPr>
          <w:rFonts w:ascii="Times New Roman" w:hAnsi="Times New Roman" w:cs="Times New Roman"/>
          <w:sz w:val="24"/>
          <w:szCs w:val="24"/>
        </w:rPr>
        <w:t>four</w:t>
      </w:r>
      <w:r w:rsidR="00F33B79">
        <w:rPr>
          <w:rFonts w:ascii="Times New Roman" w:hAnsi="Times New Roman" w:cs="Times New Roman"/>
          <w:sz w:val="24"/>
          <w:szCs w:val="24"/>
        </w:rPr>
        <w:t xml:space="preserve"> PC axes</w:t>
      </w:r>
      <w:r w:rsidR="0019372D">
        <w:rPr>
          <w:rFonts w:ascii="Times New Roman" w:hAnsi="Times New Roman" w:cs="Times New Roman"/>
          <w:sz w:val="24"/>
          <w:szCs w:val="24"/>
        </w:rPr>
        <w:t xml:space="preserve">, which together explained </w:t>
      </w:r>
      <w:r w:rsidR="00724217">
        <w:rPr>
          <w:rFonts w:ascii="Times New Roman" w:hAnsi="Times New Roman" w:cs="Times New Roman"/>
          <w:sz w:val="24"/>
          <w:szCs w:val="24"/>
        </w:rPr>
        <w:t>83</w:t>
      </w:r>
      <w:r w:rsidR="0019372D">
        <w:rPr>
          <w:rFonts w:ascii="Times New Roman" w:hAnsi="Times New Roman" w:cs="Times New Roman"/>
          <w:sz w:val="24"/>
          <w:szCs w:val="24"/>
        </w:rPr>
        <w:t>% of the var</w:t>
      </w:r>
      <w:r w:rsidR="006B3452">
        <w:rPr>
          <w:rFonts w:ascii="Times New Roman" w:hAnsi="Times New Roman" w:cs="Times New Roman"/>
          <w:sz w:val="24"/>
          <w:szCs w:val="24"/>
        </w:rPr>
        <w:t>iance in the data</w:t>
      </w:r>
      <w:r w:rsidR="00724217">
        <w:rPr>
          <w:rFonts w:ascii="Times New Roman" w:hAnsi="Times New Roman" w:cs="Times New Roman"/>
          <w:sz w:val="24"/>
          <w:szCs w:val="24"/>
        </w:rPr>
        <w:t xml:space="preserve">, </w:t>
      </w:r>
      <w:r w:rsidR="00724217">
        <w:rPr>
          <w:rFonts w:ascii="Times New Roman" w:hAnsi="Times New Roman" w:cs="Times New Roman"/>
          <w:sz w:val="24"/>
          <w:szCs w:val="24"/>
        </w:rPr>
        <w:t xml:space="preserve">along with the categorical variables </w:t>
      </w:r>
      <w:r w:rsidR="00724217" w:rsidRPr="00CA61CB">
        <w:rPr>
          <w:rFonts w:ascii="Times New Roman" w:hAnsi="Times New Roman" w:cs="Times New Roman"/>
          <w:i/>
          <w:iCs/>
          <w:sz w:val="24"/>
          <w:szCs w:val="24"/>
        </w:rPr>
        <w:t>Water</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affinity</w:t>
      </w:r>
      <w:r w:rsidR="00724217">
        <w:rPr>
          <w:rFonts w:ascii="Times New Roman" w:hAnsi="Times New Roman" w:cs="Times New Roman"/>
          <w:sz w:val="24"/>
          <w:szCs w:val="24"/>
        </w:rPr>
        <w:t xml:space="preserve"> and </w:t>
      </w:r>
      <w:r w:rsidR="00724217" w:rsidRPr="00CA61CB">
        <w:rPr>
          <w:rFonts w:ascii="Times New Roman" w:hAnsi="Times New Roman" w:cs="Times New Roman"/>
          <w:i/>
          <w:iCs/>
          <w:sz w:val="24"/>
          <w:szCs w:val="24"/>
        </w:rPr>
        <w:t>Flight</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capability</w:t>
      </w:r>
      <w:r w:rsidR="00724217">
        <w:rPr>
          <w:rFonts w:ascii="Times New Roman" w:hAnsi="Times New Roman" w:cs="Times New Roman"/>
          <w:sz w:val="24"/>
          <w:szCs w:val="24"/>
        </w:rPr>
        <w:t xml:space="preserve"> to calculate a Gower distance matrix between all ground beetle species in trait space using the package “FD”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801462">
        <w:rPr>
          <w:rFonts w:ascii="Times New Roman" w:hAnsi="Times New Roman" w:cs="Times New Roman"/>
          <w:sz w:val="24"/>
        </w:rPr>
        <w:t>(Laliberte et al.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w:t>
      </w:r>
      <w:r w:rsidR="00A07118">
        <w:rPr>
          <w:rFonts w:ascii="Times New Roman" w:hAnsi="Times New Roman" w:cs="Times New Roman"/>
          <w:sz w:val="24"/>
          <w:szCs w:val="24"/>
        </w:rPr>
        <w:t xml:space="preserve">The categorical variables were treated as ordinal data and the “metric” method was </w:t>
      </w:r>
      <w:r w:rsidR="00783431">
        <w:rPr>
          <w:rFonts w:ascii="Times New Roman" w:hAnsi="Times New Roman" w:cs="Times New Roman"/>
          <w:sz w:val="24"/>
          <w:szCs w:val="24"/>
        </w:rPr>
        <w:t xml:space="preserve">used to calculate dissimilarity, so that </w:t>
      </w:r>
      <w:r w:rsidR="00C90883">
        <w:rPr>
          <w:rFonts w:ascii="Times New Roman" w:hAnsi="Times New Roman" w:cs="Times New Roman"/>
          <w:sz w:val="24"/>
          <w:szCs w:val="24"/>
        </w:rPr>
        <w:t xml:space="preserve">a wing dimorphic species would be </w:t>
      </w:r>
      <w:r w:rsidR="00816E87">
        <w:rPr>
          <w:rFonts w:ascii="Times New Roman" w:hAnsi="Times New Roman" w:cs="Times New Roman"/>
          <w:sz w:val="24"/>
          <w:szCs w:val="24"/>
        </w:rPr>
        <w:t>counted as intermediate in its flight capability</w:t>
      </w:r>
      <w:r w:rsidR="00783431">
        <w:rPr>
          <w:rFonts w:ascii="Times New Roman" w:hAnsi="Times New Roman" w:cs="Times New Roman"/>
          <w:sz w:val="24"/>
          <w:szCs w:val="24"/>
        </w:rPr>
        <w:t>.</w:t>
      </w:r>
      <w:r w:rsidR="00724217">
        <w:rPr>
          <w:rFonts w:ascii="Times New Roman" w:hAnsi="Times New Roman" w:cs="Times New Roman"/>
          <w:sz w:val="24"/>
          <w:szCs w:val="24"/>
        </w:rPr>
        <w:t xml:space="preserve"> </w:t>
      </w:r>
      <w:r w:rsidR="00816E87">
        <w:rPr>
          <w:rFonts w:ascii="Times New Roman" w:hAnsi="Times New Roman" w:cs="Times New Roman"/>
          <w:sz w:val="24"/>
          <w:szCs w:val="24"/>
        </w:rPr>
        <w:t>W</w:t>
      </w:r>
      <w:r w:rsidR="00724217">
        <w:rPr>
          <w:rFonts w:ascii="Times New Roman" w:hAnsi="Times New Roman" w:cs="Times New Roman"/>
          <w:sz w:val="24"/>
          <w:szCs w:val="24"/>
        </w:rPr>
        <w:t xml:space="preserve">e calculated functional alpha diversity for each plot by computing the weighted mean pairwise distance in trait space between species found at the plot. Each calculation of distance between a pair of species was weighted by the product of the relative abundances of the two species at the plot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E3022C">
        <w:rPr>
          <w:rFonts w:ascii="Times New Roman" w:hAnsi="Times New Roman" w:cs="Times New Roman"/>
          <w:sz w:val="24"/>
        </w:rPr>
        <w:t>(Swenson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The calculation was carried out using the function </w:t>
      </w:r>
      <w:r w:rsidR="00724217" w:rsidRPr="00D65666">
        <w:rPr>
          <w:rFonts w:ascii="Times New Roman" w:hAnsi="Times New Roman" w:cs="Times New Roman"/>
          <w:i/>
          <w:iCs/>
          <w:sz w:val="24"/>
          <w:szCs w:val="24"/>
        </w:rPr>
        <w:t>mpd</w:t>
      </w:r>
      <w:r w:rsidR="00724217">
        <w:rPr>
          <w:rFonts w:ascii="Times New Roman" w:hAnsi="Times New Roman" w:cs="Times New Roman"/>
          <w:sz w:val="24"/>
          <w:szCs w:val="24"/>
        </w:rPr>
        <w:t xml:space="preserve"> in the R package “picant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rFonts w:ascii="Times New Roman" w:hAnsi="Times New Roman" w:cs="Times New Roman"/>
          <w:sz w:val="24"/>
          <w:szCs w:val="24"/>
        </w:rPr>
        <w:fldChar w:fldCharType="separate"/>
      </w:r>
      <w:r w:rsidR="00724217" w:rsidRPr="002C6D40">
        <w:rPr>
          <w:rFonts w:ascii="Times New Roman" w:hAnsi="Times New Roman" w:cs="Times New Roman"/>
          <w:sz w:val="24"/>
        </w:rPr>
        <w:t>(Kembel et al. 2010)</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w:t>
      </w:r>
    </w:p>
    <w:p w14:paraId="64C83AF3" w14:textId="77777777" w:rsidR="002D3099" w:rsidRDefault="002D3099" w:rsidP="00563C26">
      <w:pPr>
        <w:rPr>
          <w:rFonts w:ascii="Times New Roman" w:hAnsi="Times New Roman" w:cs="Times New Roman"/>
          <w:sz w:val="24"/>
          <w:szCs w:val="24"/>
        </w:rPr>
      </w:pPr>
    </w:p>
    <w:p w14:paraId="597648B6" w14:textId="4FF46625" w:rsidR="00987072" w:rsidRDefault="00987072" w:rsidP="00563C26">
      <w:pPr>
        <w:rPr>
          <w:rFonts w:ascii="Times New Roman" w:hAnsi="Times New Roman" w:cs="Times New Roman"/>
          <w:sz w:val="24"/>
          <w:szCs w:val="24"/>
        </w:rPr>
      </w:pPr>
      <w:r>
        <w:rPr>
          <w:rFonts w:ascii="Times New Roman" w:hAnsi="Times New Roman" w:cs="Times New Roman"/>
          <w:sz w:val="24"/>
          <w:szCs w:val="24"/>
        </w:rPr>
        <w:t>Community</w:t>
      </w:r>
      <w:r w:rsidR="00933A05">
        <w:rPr>
          <w:rFonts w:ascii="Times New Roman" w:hAnsi="Times New Roman" w:cs="Times New Roman"/>
          <w:sz w:val="24"/>
          <w:szCs w:val="24"/>
        </w:rPr>
        <w:t>-weighted mean traits</w:t>
      </w:r>
    </w:p>
    <w:p w14:paraId="7C1EA104" w14:textId="77777777" w:rsidR="00933A05" w:rsidRDefault="00933A05" w:rsidP="00563C26">
      <w:pPr>
        <w:rPr>
          <w:rFonts w:ascii="Times New Roman" w:hAnsi="Times New Roman" w:cs="Times New Roman"/>
          <w:sz w:val="24"/>
          <w:szCs w:val="24"/>
        </w:rPr>
      </w:pPr>
    </w:p>
    <w:p w14:paraId="20BF1EEC" w14:textId="08DAA639" w:rsidR="00933A05" w:rsidRDefault="00933A05" w:rsidP="00563C26">
      <w:pPr>
        <w:rPr>
          <w:rFonts w:ascii="Times New Roman" w:hAnsi="Times New Roman" w:cs="Times New Roman"/>
          <w:sz w:val="24"/>
          <w:szCs w:val="24"/>
        </w:rPr>
      </w:pPr>
      <w:r>
        <w:rPr>
          <w:rFonts w:ascii="Times New Roman" w:hAnsi="Times New Roman" w:cs="Times New Roman"/>
          <w:sz w:val="24"/>
          <w:szCs w:val="24"/>
        </w:rPr>
        <w:tab/>
      </w:r>
      <w:r w:rsidR="00FC2C0B">
        <w:rPr>
          <w:rFonts w:ascii="Times New Roman" w:hAnsi="Times New Roman" w:cs="Times New Roman"/>
          <w:sz w:val="24"/>
          <w:szCs w:val="24"/>
        </w:rPr>
        <w:t xml:space="preserve">To </w:t>
      </w:r>
      <w:r w:rsidR="00BD2E99">
        <w:rPr>
          <w:rFonts w:ascii="Times New Roman" w:hAnsi="Times New Roman" w:cs="Times New Roman"/>
          <w:sz w:val="24"/>
          <w:szCs w:val="24"/>
        </w:rPr>
        <w:t>investigate</w:t>
      </w:r>
      <w:r w:rsidR="00FC2C0B">
        <w:rPr>
          <w:rFonts w:ascii="Times New Roman" w:hAnsi="Times New Roman" w:cs="Times New Roman"/>
          <w:sz w:val="24"/>
          <w:szCs w:val="24"/>
        </w:rPr>
        <w:t xml:space="preserve"> the</w:t>
      </w:r>
      <w:r w:rsidR="00506C1F">
        <w:rPr>
          <w:rFonts w:ascii="Times New Roman" w:hAnsi="Times New Roman" w:cs="Times New Roman"/>
          <w:sz w:val="24"/>
          <w:szCs w:val="24"/>
        </w:rPr>
        <w:t xml:space="preserve"> </w:t>
      </w:r>
      <w:r w:rsidR="00B02053">
        <w:rPr>
          <w:rFonts w:ascii="Times New Roman" w:hAnsi="Times New Roman" w:cs="Times New Roman"/>
          <w:sz w:val="24"/>
          <w:szCs w:val="24"/>
        </w:rPr>
        <w:t xml:space="preserve">average body proportions of ground beetles </w:t>
      </w:r>
      <w:r w:rsidR="00BD2E99">
        <w:rPr>
          <w:rFonts w:ascii="Times New Roman" w:hAnsi="Times New Roman" w:cs="Times New Roman"/>
          <w:sz w:val="24"/>
          <w:szCs w:val="24"/>
        </w:rPr>
        <w:t>at each plot, we calculated community-weighted mean</w:t>
      </w:r>
      <w:r w:rsidR="00994CAC">
        <w:rPr>
          <w:rFonts w:ascii="Times New Roman" w:hAnsi="Times New Roman" w:cs="Times New Roman"/>
          <w:sz w:val="24"/>
          <w:szCs w:val="24"/>
        </w:rPr>
        <w:t xml:space="preserve"> </w:t>
      </w:r>
      <w:r w:rsidR="00BD2E99">
        <w:rPr>
          <w:rFonts w:ascii="Times New Roman" w:hAnsi="Times New Roman" w:cs="Times New Roman"/>
          <w:sz w:val="24"/>
          <w:szCs w:val="24"/>
        </w:rPr>
        <w:t>trait values</w:t>
      </w:r>
      <w:r w:rsidR="0040123F">
        <w:rPr>
          <w:rFonts w:ascii="Times New Roman" w:hAnsi="Times New Roman" w:cs="Times New Roman"/>
          <w:sz w:val="24"/>
          <w:szCs w:val="24"/>
        </w:rPr>
        <w:t xml:space="preserve">. </w:t>
      </w:r>
      <w:r w:rsidR="005A1A4A">
        <w:rPr>
          <w:rFonts w:ascii="Times New Roman" w:hAnsi="Times New Roman" w:cs="Times New Roman"/>
          <w:sz w:val="24"/>
          <w:szCs w:val="24"/>
        </w:rPr>
        <w:t xml:space="preserve">These were calculated for </w:t>
      </w:r>
      <w:r w:rsidR="00BD2E99">
        <w:rPr>
          <w:rFonts w:ascii="Times New Roman" w:hAnsi="Times New Roman" w:cs="Times New Roman"/>
          <w:sz w:val="24"/>
          <w:szCs w:val="24"/>
        </w:rPr>
        <w:t xml:space="preserve">the first </w:t>
      </w:r>
      <w:r w:rsidR="005C3D37">
        <w:rPr>
          <w:rFonts w:ascii="Times New Roman" w:hAnsi="Times New Roman" w:cs="Times New Roman"/>
          <w:sz w:val="24"/>
          <w:szCs w:val="24"/>
        </w:rPr>
        <w:t>two</w:t>
      </w:r>
      <w:r w:rsidR="00BD2E99">
        <w:rPr>
          <w:rFonts w:ascii="Times New Roman" w:hAnsi="Times New Roman" w:cs="Times New Roman"/>
          <w:sz w:val="24"/>
          <w:szCs w:val="24"/>
        </w:rPr>
        <w:t xml:space="preserve"> PC axes</w:t>
      </w:r>
      <w:r w:rsidR="00775A1A">
        <w:rPr>
          <w:rFonts w:ascii="Times New Roman" w:hAnsi="Times New Roman" w:cs="Times New Roman"/>
          <w:sz w:val="24"/>
          <w:szCs w:val="24"/>
        </w:rPr>
        <w:t xml:space="preserve">, as well as for </w:t>
      </w:r>
      <w:r w:rsidR="00775A1A" w:rsidRPr="00775A1A">
        <w:rPr>
          <w:rFonts w:ascii="Times New Roman" w:hAnsi="Times New Roman" w:cs="Times New Roman"/>
          <w:i/>
          <w:iCs/>
          <w:sz w:val="24"/>
          <w:szCs w:val="24"/>
        </w:rPr>
        <w:t>Water affinity</w:t>
      </w:r>
      <w:r w:rsidR="00775A1A">
        <w:rPr>
          <w:rFonts w:ascii="Times New Roman" w:hAnsi="Times New Roman" w:cs="Times New Roman"/>
          <w:sz w:val="24"/>
          <w:szCs w:val="24"/>
        </w:rPr>
        <w:t xml:space="preserve"> and </w:t>
      </w:r>
      <w:r w:rsidR="00775A1A" w:rsidRPr="00775A1A">
        <w:rPr>
          <w:rFonts w:ascii="Times New Roman" w:hAnsi="Times New Roman" w:cs="Times New Roman"/>
          <w:i/>
          <w:iCs/>
          <w:sz w:val="24"/>
          <w:szCs w:val="24"/>
        </w:rPr>
        <w:t>Flight capability</w:t>
      </w:r>
      <w:r w:rsidR="0040123F">
        <w:rPr>
          <w:rFonts w:ascii="Times New Roman" w:hAnsi="Times New Roman" w:cs="Times New Roman"/>
          <w:sz w:val="24"/>
          <w:szCs w:val="24"/>
        </w:rPr>
        <w:t xml:space="preserve">, using </w:t>
      </w:r>
      <w:r w:rsidR="005A1A4A">
        <w:rPr>
          <w:rFonts w:ascii="Times New Roman" w:hAnsi="Times New Roman" w:cs="Times New Roman"/>
          <w:sz w:val="24"/>
          <w:szCs w:val="24"/>
        </w:rPr>
        <w:t>the function “functcomp” in the R package “FD”</w:t>
      </w:r>
      <w:r w:rsidR="00901589">
        <w:rPr>
          <w:rFonts w:ascii="Times New Roman" w:hAnsi="Times New Roman" w:cs="Times New Roman"/>
          <w:sz w:val="24"/>
          <w:szCs w:val="24"/>
        </w:rPr>
        <w:t xml:space="preserve"> </w:t>
      </w:r>
      <w:r w:rsidR="00901589">
        <w:rPr>
          <w:rFonts w:ascii="Times New Roman" w:hAnsi="Times New Roman" w:cs="Times New Roman"/>
          <w:sz w:val="24"/>
          <w:szCs w:val="24"/>
        </w:rPr>
        <w:fldChar w:fldCharType="begin"/>
      </w:r>
      <w:r w:rsidR="00901589">
        <w:rPr>
          <w:rFonts w:ascii="Times New Roman" w:hAnsi="Times New Roman" w:cs="Times New Roman"/>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rFonts w:ascii="Times New Roman" w:hAnsi="Times New Roman" w:cs="Times New Roman"/>
          <w:sz w:val="24"/>
          <w:szCs w:val="24"/>
        </w:rPr>
        <w:fldChar w:fldCharType="separate"/>
      </w:r>
      <w:r w:rsidR="00901589" w:rsidRPr="00901589">
        <w:rPr>
          <w:rFonts w:ascii="Times New Roman" w:hAnsi="Times New Roman" w:cs="Times New Roman"/>
          <w:sz w:val="24"/>
        </w:rPr>
        <w:t>(Laliberte et al. 2014)</w:t>
      </w:r>
      <w:r w:rsidR="00901589">
        <w:rPr>
          <w:rFonts w:ascii="Times New Roman" w:hAnsi="Times New Roman" w:cs="Times New Roman"/>
          <w:sz w:val="24"/>
          <w:szCs w:val="24"/>
        </w:rPr>
        <w:fldChar w:fldCharType="end"/>
      </w:r>
      <w:r w:rsidR="00901589">
        <w:rPr>
          <w:rFonts w:ascii="Times New Roman" w:hAnsi="Times New Roman" w:cs="Times New Roman"/>
          <w:sz w:val="24"/>
          <w:szCs w:val="24"/>
        </w:rPr>
        <w:t>.</w:t>
      </w:r>
      <w:r w:rsidR="009E5F05">
        <w:rPr>
          <w:rFonts w:ascii="Times New Roman" w:hAnsi="Times New Roman" w:cs="Times New Roman"/>
          <w:sz w:val="24"/>
          <w:szCs w:val="24"/>
        </w:rPr>
        <w:t xml:space="preserve"> Only the first two PC axes were considered, because </w:t>
      </w:r>
      <w:r w:rsidR="00E2674A">
        <w:rPr>
          <w:rFonts w:ascii="Times New Roman" w:hAnsi="Times New Roman" w:cs="Times New Roman"/>
          <w:sz w:val="24"/>
          <w:szCs w:val="24"/>
        </w:rPr>
        <w:t xml:space="preserve">together they explained 56% of the variation in the </w:t>
      </w:r>
      <w:r w:rsidR="000B011B">
        <w:rPr>
          <w:rFonts w:ascii="Times New Roman" w:hAnsi="Times New Roman" w:cs="Times New Roman"/>
          <w:sz w:val="24"/>
          <w:szCs w:val="24"/>
        </w:rPr>
        <w:t>eight numerical traits</w:t>
      </w:r>
      <w:r w:rsidR="007B4931">
        <w:rPr>
          <w:rFonts w:ascii="Times New Roman" w:hAnsi="Times New Roman" w:cs="Times New Roman"/>
          <w:sz w:val="24"/>
          <w:szCs w:val="24"/>
        </w:rPr>
        <w:t>.</w:t>
      </w:r>
      <w:r w:rsidR="003F4F55">
        <w:rPr>
          <w:rFonts w:ascii="Times New Roman" w:hAnsi="Times New Roman" w:cs="Times New Roman"/>
          <w:sz w:val="24"/>
          <w:szCs w:val="24"/>
        </w:rPr>
        <w:t xml:space="preserve"> </w:t>
      </w:r>
    </w:p>
    <w:p w14:paraId="36BE6FAB" w14:textId="77777777" w:rsidR="00987072" w:rsidRDefault="00987072" w:rsidP="00563C26">
      <w:pPr>
        <w:rPr>
          <w:rFonts w:ascii="Times New Roman" w:hAnsi="Times New Roman" w:cs="Times New Roman"/>
          <w:sz w:val="24"/>
          <w:szCs w:val="24"/>
        </w:rPr>
      </w:pPr>
    </w:p>
    <w:p w14:paraId="7931A337" w14:textId="0D8B6BE8" w:rsidR="00A4024C" w:rsidRDefault="003A6B42" w:rsidP="00563C26">
      <w:pPr>
        <w:rPr>
          <w:rFonts w:ascii="Times New Roman" w:hAnsi="Times New Roman" w:cs="Times New Roman"/>
          <w:sz w:val="24"/>
          <w:szCs w:val="24"/>
        </w:rPr>
      </w:pPr>
      <w:r>
        <w:rPr>
          <w:rFonts w:ascii="Times New Roman" w:hAnsi="Times New Roman" w:cs="Times New Roman"/>
          <w:sz w:val="24"/>
          <w:szCs w:val="24"/>
        </w:rPr>
        <w:t>Models</w:t>
      </w:r>
    </w:p>
    <w:p w14:paraId="78293997" w14:textId="77777777" w:rsidR="00DD40BB" w:rsidRDefault="00DD40BB" w:rsidP="00563C26">
      <w:pPr>
        <w:rPr>
          <w:rFonts w:ascii="Times New Roman" w:hAnsi="Times New Roman" w:cs="Times New Roman"/>
          <w:sz w:val="24"/>
          <w:szCs w:val="24"/>
        </w:rPr>
      </w:pPr>
    </w:p>
    <w:p w14:paraId="21B47E76" w14:textId="12E10938" w:rsidR="00D501CC"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We tested whether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 xml:space="preserve">biodiversity.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functional alpha </w:t>
      </w:r>
      <w:r w:rsidR="007C2EFA">
        <w:rPr>
          <w:rFonts w:ascii="Times New Roman" w:hAnsi="Times New Roman" w:cs="Times New Roman"/>
          <w:sz w:val="24"/>
          <w:szCs w:val="24"/>
        </w:rPr>
        <w:t>diversity</w:t>
      </w:r>
      <w:r w:rsidR="00362B7D">
        <w:rPr>
          <w:rFonts w:ascii="Times New Roman" w:hAnsi="Times New Roman" w:cs="Times New Roman"/>
          <w:sz w:val="24"/>
          <w:szCs w:val="24"/>
        </w:rPr>
        <w:t xml:space="preserve">, and </w:t>
      </w:r>
      <w:r w:rsidR="00994CAC">
        <w:rPr>
          <w:rFonts w:ascii="Times New Roman" w:hAnsi="Times New Roman" w:cs="Times New Roman"/>
          <w:sz w:val="24"/>
          <w:szCs w:val="24"/>
        </w:rPr>
        <w:t>community-weighted mean traits</w:t>
      </w:r>
      <w:r w:rsidR="00A76AD3">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w:t>
      </w:r>
      <w:r w:rsidR="00A76AD3">
        <w:rPr>
          <w:rFonts w:ascii="Times New Roman" w:hAnsi="Times New Roman" w:cs="Times New Roman"/>
          <w:sz w:val="24"/>
          <w:szCs w:val="24"/>
        </w:rPr>
        <w:t xml:space="preserve">, </w:t>
      </w:r>
      <w:r w:rsidR="00DB11D6">
        <w:rPr>
          <w:rFonts w:ascii="Times New Roman" w:hAnsi="Times New Roman" w:cs="Times New Roman"/>
          <w:sz w:val="24"/>
          <w:szCs w:val="24"/>
        </w:rPr>
        <w:t>2015 and 2022</w:t>
      </w:r>
      <w:r w:rsidR="00A76AD3">
        <w:rPr>
          <w:rFonts w:ascii="Times New Roman" w:hAnsi="Times New Roman" w:cs="Times New Roman"/>
          <w:sz w:val="24"/>
          <w:szCs w:val="24"/>
        </w:rPr>
        <w:t>.</w:t>
      </w:r>
      <w:r w:rsidR="00DB11D6">
        <w:rPr>
          <w:rFonts w:ascii="Times New Roman" w:hAnsi="Times New Roman" w:cs="Times New Roman"/>
          <w:sz w:val="24"/>
          <w:szCs w:val="24"/>
        </w:rPr>
        <w:t xml:space="preserve">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w:t>
      </w:r>
      <w:commentRangeStart w:id="16"/>
      <w:r w:rsidR="00A76AD3">
        <w:rPr>
          <w:rFonts w:ascii="Times New Roman" w:hAnsi="Times New Roman" w:cs="Times New Roman"/>
          <w:sz w:val="24"/>
          <w:szCs w:val="24"/>
        </w:rPr>
        <w:t>.</w:t>
      </w:r>
      <w:commentRangeEnd w:id="16"/>
      <w:r w:rsidR="00A76AD3">
        <w:rPr>
          <w:rStyle w:val="CommentReference"/>
        </w:rPr>
        <w:commentReference w:id="16"/>
      </w:r>
      <w:r w:rsidR="00A76AD3">
        <w:rPr>
          <w:rFonts w:ascii="Times New Roman" w:hAnsi="Times New Roman" w:cs="Times New Roman"/>
          <w:sz w:val="24"/>
          <w:szCs w:val="24"/>
        </w:rPr>
        <w:t xml:space="preserve"> </w:t>
      </w:r>
      <w:r w:rsidR="00046108">
        <w:rPr>
          <w:rFonts w:ascii="Times New Roman" w:hAnsi="Times New Roman" w:cs="Times New Roman"/>
          <w:sz w:val="24"/>
          <w:szCs w:val="24"/>
        </w:rPr>
        <w:t>Residuals were checked for normality and homoscedasticity, a</w:t>
      </w:r>
      <w:r w:rsidR="00AC68C6">
        <w:rPr>
          <w:rFonts w:ascii="Times New Roman" w:hAnsi="Times New Roman" w:cs="Times New Roman"/>
          <w:sz w:val="24"/>
          <w:szCs w:val="24"/>
        </w:rPr>
        <w:t>nd ____.</w:t>
      </w:r>
    </w:p>
    <w:p w14:paraId="34076BA3" w14:textId="77777777" w:rsidR="00D501CC" w:rsidRDefault="00D501CC" w:rsidP="00563C26">
      <w:pPr>
        <w:rPr>
          <w:rFonts w:ascii="Times New Roman" w:hAnsi="Times New Roman" w:cs="Times New Roman"/>
          <w:sz w:val="24"/>
          <w:szCs w:val="24"/>
        </w:rPr>
      </w:pPr>
    </w:p>
    <w:p w14:paraId="0D98E360" w14:textId="4C0965E7"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288C7A43" w14:textId="500E888B" w:rsidR="0039011D" w:rsidRDefault="0039011D"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lastRenderedPageBreak/>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2A79C1C2" w14:textId="1D008CD3" w:rsidR="002B0FC8" w:rsidRDefault="002B0FC8" w:rsidP="002B0FC8">
      <w:pPr>
        <w:ind w:firstLine="720"/>
        <w:rPr>
          <w:rFonts w:ascii="Times New Roman" w:hAnsi="Times New Roman" w:cs="Times New Roman"/>
          <w:sz w:val="24"/>
          <w:szCs w:val="24"/>
        </w:rPr>
      </w:pPr>
      <w:r>
        <w:rPr>
          <w:rFonts w:ascii="Times New Roman" w:hAnsi="Times New Roman" w:cs="Times New Roman"/>
          <w:sz w:val="24"/>
          <w:szCs w:val="24"/>
        </w:rPr>
        <w:t>The PCA analysis of the eight numerical traits generated a set of f</w:t>
      </w:r>
      <w:r>
        <w:rPr>
          <w:rFonts w:ascii="Times New Roman" w:hAnsi="Times New Roman" w:cs="Times New Roman"/>
          <w:sz w:val="24"/>
          <w:szCs w:val="24"/>
        </w:rPr>
        <w:t>our</w:t>
      </w:r>
      <w:r>
        <w:rPr>
          <w:rFonts w:ascii="Times New Roman" w:hAnsi="Times New Roman" w:cs="Times New Roman"/>
          <w:sz w:val="24"/>
          <w:szCs w:val="24"/>
        </w:rPr>
        <w:t xml:space="preserve"> axes which together explained 8</w:t>
      </w:r>
      <w:r w:rsidR="00165ADE">
        <w:rPr>
          <w:rFonts w:ascii="Times New Roman" w:hAnsi="Times New Roman" w:cs="Times New Roman"/>
          <w:sz w:val="24"/>
          <w:szCs w:val="24"/>
        </w:rPr>
        <w:t>3</w:t>
      </w:r>
      <w:r>
        <w:rPr>
          <w:rFonts w:ascii="Times New Roman" w:hAnsi="Times New Roman" w:cs="Times New Roman"/>
          <w:sz w:val="24"/>
          <w:szCs w:val="24"/>
        </w:rPr>
        <w:t>% of the variance. The first PC axis (</w:t>
      </w:r>
      <w:r w:rsidR="00165ADE">
        <w:rPr>
          <w:rFonts w:ascii="Times New Roman" w:hAnsi="Times New Roman" w:cs="Times New Roman"/>
          <w:sz w:val="24"/>
          <w:szCs w:val="24"/>
        </w:rPr>
        <w:t>31</w:t>
      </w:r>
      <w:r>
        <w:rPr>
          <w:rFonts w:ascii="Times New Roman" w:hAnsi="Times New Roman" w:cs="Times New Roman"/>
          <w:sz w:val="24"/>
          <w:szCs w:val="24"/>
        </w:rPr>
        <w:t>% of the variance) was associated with proportionally narrower pronotum, proportionally longer rear legs, and proportionally shorter rear trochanter</w:t>
      </w:r>
      <w:commentRangeStart w:id="17"/>
      <w:r>
        <w:rPr>
          <w:rFonts w:ascii="Times New Roman" w:hAnsi="Times New Roman" w:cs="Times New Roman"/>
          <w:sz w:val="24"/>
          <w:szCs w:val="24"/>
        </w:rPr>
        <w:t>.</w:t>
      </w:r>
      <w:commentRangeEnd w:id="17"/>
      <w:r>
        <w:rPr>
          <w:rStyle w:val="CommentReference"/>
        </w:rPr>
        <w:commentReference w:id="17"/>
      </w:r>
      <w:r>
        <w:rPr>
          <w:rFonts w:ascii="Times New Roman" w:hAnsi="Times New Roman" w:cs="Times New Roman"/>
          <w:sz w:val="24"/>
          <w:szCs w:val="24"/>
        </w:rPr>
        <w:t xml:space="preserve"> The second PC axis (2</w:t>
      </w:r>
      <w:r w:rsidR="00165ADE">
        <w:rPr>
          <w:rFonts w:ascii="Times New Roman" w:hAnsi="Times New Roman" w:cs="Times New Roman"/>
          <w:sz w:val="24"/>
          <w:szCs w:val="24"/>
        </w:rPr>
        <w:t>5</w:t>
      </w:r>
      <w:r>
        <w:rPr>
          <w:rFonts w:ascii="Times New Roman" w:hAnsi="Times New Roman" w:cs="Times New Roman"/>
          <w:sz w:val="24"/>
          <w:szCs w:val="24"/>
        </w:rPr>
        <w:t xml:space="preserve">% of the variance) was associated with </w:t>
      </w:r>
      <w:r w:rsidR="00CB6F73">
        <w:rPr>
          <w:rFonts w:ascii="Times New Roman" w:hAnsi="Times New Roman" w:cs="Times New Roman"/>
          <w:sz w:val="24"/>
          <w:szCs w:val="24"/>
        </w:rPr>
        <w:t>longer</w:t>
      </w:r>
      <w:r>
        <w:rPr>
          <w:rFonts w:ascii="Times New Roman" w:hAnsi="Times New Roman" w:cs="Times New Roman"/>
          <w:sz w:val="24"/>
          <w:szCs w:val="24"/>
        </w:rPr>
        <w:t xml:space="preserve"> body length</w:t>
      </w:r>
      <w:r w:rsidR="00760CE5">
        <w:rPr>
          <w:rFonts w:ascii="Times New Roman" w:hAnsi="Times New Roman" w:cs="Times New Roman"/>
          <w:sz w:val="24"/>
          <w:szCs w:val="24"/>
        </w:rPr>
        <w:t>,</w:t>
      </w:r>
      <w:r>
        <w:rPr>
          <w:rFonts w:ascii="Times New Roman" w:hAnsi="Times New Roman" w:cs="Times New Roman"/>
          <w:sz w:val="24"/>
          <w:szCs w:val="24"/>
        </w:rPr>
        <w:t xml:space="preserve"> proportionally </w:t>
      </w:r>
      <w:r w:rsidR="00CB6F73">
        <w:rPr>
          <w:rFonts w:ascii="Times New Roman" w:hAnsi="Times New Roman" w:cs="Times New Roman"/>
          <w:sz w:val="24"/>
          <w:szCs w:val="24"/>
        </w:rPr>
        <w:t>shorter</w:t>
      </w:r>
      <w:r>
        <w:rPr>
          <w:rFonts w:ascii="Times New Roman" w:hAnsi="Times New Roman" w:cs="Times New Roman"/>
          <w:sz w:val="24"/>
          <w:szCs w:val="24"/>
        </w:rPr>
        <w:t xml:space="preserve"> eye length</w:t>
      </w:r>
      <w:r w:rsidR="00760CE5">
        <w:rPr>
          <w:rFonts w:ascii="Times New Roman" w:hAnsi="Times New Roman" w:cs="Times New Roman"/>
          <w:sz w:val="24"/>
          <w:szCs w:val="24"/>
        </w:rPr>
        <w:t xml:space="preserve">, and shorter antenna to rear leg </w:t>
      </w:r>
      <w:r w:rsidR="008E19C5">
        <w:rPr>
          <w:rFonts w:ascii="Times New Roman" w:hAnsi="Times New Roman" w:cs="Times New Roman"/>
          <w:sz w:val="24"/>
          <w:szCs w:val="24"/>
        </w:rPr>
        <w:t>length ratio</w:t>
      </w:r>
      <w:r>
        <w:rPr>
          <w:rFonts w:ascii="Times New Roman" w:hAnsi="Times New Roman" w:cs="Times New Roman"/>
          <w:sz w:val="24"/>
          <w:szCs w:val="24"/>
        </w:rPr>
        <w:t xml:space="preserve">. The third PC axis (16% of the variance) was associated with larger eye protrusion ratio and </w:t>
      </w:r>
      <w:r w:rsidR="0020534C">
        <w:rPr>
          <w:rFonts w:ascii="Times New Roman" w:hAnsi="Times New Roman" w:cs="Times New Roman"/>
          <w:sz w:val="24"/>
          <w:szCs w:val="24"/>
        </w:rPr>
        <w:t>proportionally wider abdomen</w:t>
      </w:r>
      <w:r>
        <w:rPr>
          <w:rFonts w:ascii="Times New Roman" w:hAnsi="Times New Roman" w:cs="Times New Roman"/>
          <w:sz w:val="24"/>
          <w:szCs w:val="24"/>
        </w:rPr>
        <w:t>. The fourth PC axis (1</w:t>
      </w:r>
      <w:r w:rsidR="00AE6088">
        <w:rPr>
          <w:rFonts w:ascii="Times New Roman" w:hAnsi="Times New Roman" w:cs="Times New Roman"/>
          <w:sz w:val="24"/>
          <w:szCs w:val="24"/>
        </w:rPr>
        <w:t>1</w:t>
      </w:r>
      <w:r>
        <w:rPr>
          <w:rFonts w:ascii="Times New Roman" w:hAnsi="Times New Roman" w:cs="Times New Roman"/>
          <w:sz w:val="24"/>
          <w:szCs w:val="24"/>
        </w:rPr>
        <w:t xml:space="preserve">% of the variance) was associated with proportionally </w:t>
      </w:r>
      <w:r w:rsidR="00C95171">
        <w:rPr>
          <w:rFonts w:ascii="Times New Roman" w:hAnsi="Times New Roman" w:cs="Times New Roman"/>
          <w:sz w:val="24"/>
          <w:szCs w:val="24"/>
        </w:rPr>
        <w:t>longer eye</w:t>
      </w:r>
      <w:r w:rsidR="008D6D06">
        <w:rPr>
          <w:rFonts w:ascii="Times New Roman" w:hAnsi="Times New Roman" w:cs="Times New Roman"/>
          <w:sz w:val="24"/>
          <w:szCs w:val="24"/>
        </w:rPr>
        <w:t>s, proportionally longer rear legs</w:t>
      </w:r>
      <w:r w:rsidR="00423BE2">
        <w:rPr>
          <w:rFonts w:ascii="Times New Roman" w:hAnsi="Times New Roman" w:cs="Times New Roman"/>
          <w:sz w:val="24"/>
          <w:szCs w:val="24"/>
        </w:rPr>
        <w:t>, and proportionally longer rear trochanters</w:t>
      </w:r>
      <w:r>
        <w:rPr>
          <w:rFonts w:ascii="Times New Roman" w:hAnsi="Times New Roman" w:cs="Times New Roman"/>
          <w:sz w:val="24"/>
          <w:szCs w:val="24"/>
        </w:rPr>
        <w:t xml:space="preserve">. </w:t>
      </w:r>
    </w:p>
    <w:p w14:paraId="74481B35" w14:textId="77777777" w:rsidR="00241B9F" w:rsidRDefault="00241B9F" w:rsidP="00E34238">
      <w:pPr>
        <w:rPr>
          <w:rFonts w:ascii="Times New Roman" w:hAnsi="Times New Roman" w:cs="Times New Roman"/>
          <w:sz w:val="24"/>
          <w:szCs w:val="24"/>
        </w:rPr>
      </w:pPr>
    </w:p>
    <w:p w14:paraId="38A4F5ED" w14:textId="77777777" w:rsidR="00241B9F" w:rsidRDefault="00241B9F"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7F8AA79E"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77777777" w:rsidR="00E34238" w:rsidRDefault="00E34238" w:rsidP="00E34238">
      <w:pPr>
        <w:rPr>
          <w:rFonts w:ascii="Times New Roman" w:hAnsi="Times New Roman" w:cs="Times New Roman"/>
          <w:sz w:val="24"/>
          <w:szCs w:val="24"/>
        </w:rPr>
      </w:pPr>
    </w:p>
    <w:p w14:paraId="46B57F02" w14:textId="52441617" w:rsidR="00C553BA" w:rsidRDefault="00C553BA" w:rsidP="00E34238">
      <w:pPr>
        <w:rPr>
          <w:rFonts w:ascii="Times New Roman" w:hAnsi="Times New Roman" w:cs="Times New Roman"/>
          <w:sz w:val="24"/>
          <w:szCs w:val="24"/>
        </w:rPr>
      </w:pPr>
      <w:r>
        <w:rPr>
          <w:rFonts w:ascii="Times New Roman" w:hAnsi="Times New Roman" w:cs="Times New Roman"/>
          <w:sz w:val="24"/>
          <w:szCs w:val="24"/>
        </w:rPr>
        <w:t>Supplementary information</w:t>
      </w:r>
    </w:p>
    <w:p w14:paraId="20433A1D" w14:textId="77777777" w:rsidR="00C553BA" w:rsidRDefault="00C553BA" w:rsidP="00E34238">
      <w:pPr>
        <w:rPr>
          <w:rFonts w:ascii="Times New Roman" w:hAnsi="Times New Roman" w:cs="Times New Roman"/>
          <w:sz w:val="24"/>
          <w:szCs w:val="24"/>
        </w:rPr>
      </w:pPr>
    </w:p>
    <w:p w14:paraId="31BDD4AC" w14:textId="0F76E2B1" w:rsidR="0078558B" w:rsidRDefault="0078558B" w:rsidP="00E34238">
      <w:pPr>
        <w:rPr>
          <w:rFonts w:ascii="Times New Roman" w:hAnsi="Times New Roman" w:cs="Times New Roman"/>
          <w:sz w:val="24"/>
          <w:szCs w:val="24"/>
        </w:rPr>
      </w:pPr>
      <w:r>
        <w:rPr>
          <w:rFonts w:ascii="Times New Roman" w:hAnsi="Times New Roman" w:cs="Times New Roman"/>
          <w:sz w:val="24"/>
          <w:szCs w:val="24"/>
        </w:rPr>
        <w:t>Table S1. Comparison of the PCA</w:t>
      </w:r>
      <w:r w:rsidR="00E660BD">
        <w:rPr>
          <w:rFonts w:ascii="Times New Roman" w:hAnsi="Times New Roman" w:cs="Times New Roman"/>
          <w:sz w:val="24"/>
          <w:szCs w:val="24"/>
        </w:rPr>
        <w:t xml:space="preserve">s run with and without </w:t>
      </w:r>
      <w:r w:rsidR="00E660BD" w:rsidRPr="00E660BD">
        <w:rPr>
          <w:rFonts w:ascii="Times New Roman" w:hAnsi="Times New Roman" w:cs="Times New Roman"/>
          <w:i/>
          <w:iCs/>
          <w:sz w:val="24"/>
          <w:szCs w:val="24"/>
        </w:rPr>
        <w:t>Notiophilus aeneus</w:t>
      </w:r>
      <w:r w:rsidR="00E660BD">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689"/>
        <w:gridCol w:w="3118"/>
        <w:gridCol w:w="3543"/>
      </w:tblGrid>
      <w:tr w:rsidR="00167AE3" w14:paraId="0C67B668" w14:textId="77777777" w:rsidTr="003570B0">
        <w:tc>
          <w:tcPr>
            <w:tcW w:w="2689" w:type="dxa"/>
          </w:tcPr>
          <w:p w14:paraId="0BEA2EA8" w14:textId="77777777" w:rsidR="00167AE3" w:rsidRDefault="00167AE3" w:rsidP="00E34238">
            <w:pPr>
              <w:rPr>
                <w:rFonts w:cs="Times New Roman"/>
                <w:sz w:val="24"/>
                <w:szCs w:val="24"/>
              </w:rPr>
            </w:pPr>
          </w:p>
        </w:tc>
        <w:tc>
          <w:tcPr>
            <w:tcW w:w="3118" w:type="dxa"/>
          </w:tcPr>
          <w:p w14:paraId="320CA079" w14:textId="2B6E58D8" w:rsidR="00167AE3" w:rsidRPr="003570B0" w:rsidRDefault="003570B0" w:rsidP="00E34238">
            <w:pPr>
              <w:rPr>
                <w:rFonts w:cs="Times New Roman"/>
                <w:b/>
                <w:bCs/>
                <w:sz w:val="24"/>
                <w:szCs w:val="24"/>
              </w:rPr>
            </w:pPr>
            <w:r w:rsidRPr="003570B0">
              <w:rPr>
                <w:rFonts w:cs="Times New Roman"/>
                <w:b/>
                <w:bCs/>
                <w:sz w:val="24"/>
                <w:szCs w:val="24"/>
              </w:rPr>
              <w:t>PCA run with Notiophilus aeneus</w:t>
            </w:r>
          </w:p>
        </w:tc>
        <w:tc>
          <w:tcPr>
            <w:tcW w:w="3543" w:type="dxa"/>
          </w:tcPr>
          <w:p w14:paraId="297519B3" w14:textId="5C5A310A" w:rsidR="00167AE3" w:rsidRPr="003570B0" w:rsidRDefault="003570B0" w:rsidP="00E34238">
            <w:pPr>
              <w:rPr>
                <w:rFonts w:cs="Times New Roman"/>
                <w:b/>
                <w:bCs/>
                <w:sz w:val="24"/>
                <w:szCs w:val="24"/>
              </w:rPr>
            </w:pPr>
            <w:r w:rsidRPr="003570B0">
              <w:rPr>
                <w:rFonts w:cs="Times New Roman"/>
                <w:b/>
                <w:bCs/>
                <w:sz w:val="24"/>
                <w:szCs w:val="24"/>
              </w:rPr>
              <w:t>PCA run excluding Notiophilus aeneus</w:t>
            </w:r>
          </w:p>
        </w:tc>
      </w:tr>
      <w:tr w:rsidR="00167AE3" w14:paraId="04A9467E" w14:textId="77777777" w:rsidTr="003570B0">
        <w:tc>
          <w:tcPr>
            <w:tcW w:w="2689" w:type="dxa"/>
          </w:tcPr>
          <w:p w14:paraId="01CD671C" w14:textId="3507A364" w:rsidR="00167AE3" w:rsidRDefault="0064196F" w:rsidP="00E34238">
            <w:pPr>
              <w:rPr>
                <w:rFonts w:cs="Times New Roman"/>
                <w:sz w:val="24"/>
                <w:szCs w:val="24"/>
              </w:rPr>
            </w:pPr>
            <w:r>
              <w:rPr>
                <w:rFonts w:cs="Times New Roman"/>
                <w:sz w:val="24"/>
                <w:szCs w:val="24"/>
              </w:rPr>
              <w:t>Variance explained by PC1</w:t>
            </w:r>
          </w:p>
        </w:tc>
        <w:tc>
          <w:tcPr>
            <w:tcW w:w="3118" w:type="dxa"/>
          </w:tcPr>
          <w:p w14:paraId="3FF960E8" w14:textId="70A9A38B" w:rsidR="00167AE3" w:rsidRDefault="008F02BE" w:rsidP="00E34238">
            <w:pPr>
              <w:rPr>
                <w:rFonts w:cs="Times New Roman"/>
                <w:sz w:val="24"/>
                <w:szCs w:val="24"/>
              </w:rPr>
            </w:pPr>
            <w:r>
              <w:rPr>
                <w:rFonts w:cs="Times New Roman"/>
                <w:sz w:val="24"/>
                <w:szCs w:val="24"/>
              </w:rPr>
              <w:t>28.9%</w:t>
            </w:r>
          </w:p>
        </w:tc>
        <w:tc>
          <w:tcPr>
            <w:tcW w:w="3543" w:type="dxa"/>
          </w:tcPr>
          <w:p w14:paraId="5D0785EA" w14:textId="4020405E" w:rsidR="00167AE3" w:rsidRDefault="00C14169" w:rsidP="00E34238">
            <w:pPr>
              <w:rPr>
                <w:rFonts w:cs="Times New Roman"/>
                <w:sz w:val="24"/>
                <w:szCs w:val="24"/>
              </w:rPr>
            </w:pPr>
            <w:r>
              <w:rPr>
                <w:rFonts w:cs="Times New Roman"/>
                <w:sz w:val="24"/>
                <w:szCs w:val="24"/>
              </w:rPr>
              <w:t>31.0%</w:t>
            </w:r>
          </w:p>
        </w:tc>
      </w:tr>
      <w:tr w:rsidR="00167AE3" w14:paraId="726CD033" w14:textId="77777777" w:rsidTr="003570B0">
        <w:tc>
          <w:tcPr>
            <w:tcW w:w="2689" w:type="dxa"/>
          </w:tcPr>
          <w:p w14:paraId="6D01F323" w14:textId="07A20402" w:rsidR="00167AE3" w:rsidRDefault="0064196F" w:rsidP="00E34238">
            <w:pPr>
              <w:rPr>
                <w:rFonts w:cs="Times New Roman"/>
                <w:sz w:val="24"/>
                <w:szCs w:val="24"/>
              </w:rPr>
            </w:pPr>
            <w:r>
              <w:rPr>
                <w:rFonts w:cs="Times New Roman"/>
                <w:sz w:val="24"/>
                <w:szCs w:val="24"/>
              </w:rPr>
              <w:t>Variance explained by PC</w:t>
            </w:r>
            <w:r>
              <w:rPr>
                <w:rFonts w:cs="Times New Roman"/>
                <w:sz w:val="24"/>
                <w:szCs w:val="24"/>
              </w:rPr>
              <w:t>2</w:t>
            </w:r>
          </w:p>
        </w:tc>
        <w:tc>
          <w:tcPr>
            <w:tcW w:w="3118" w:type="dxa"/>
          </w:tcPr>
          <w:p w14:paraId="7ED97BB9" w14:textId="18766813" w:rsidR="00167AE3" w:rsidRDefault="008F02BE" w:rsidP="00E34238">
            <w:pPr>
              <w:rPr>
                <w:rFonts w:cs="Times New Roman"/>
                <w:sz w:val="24"/>
                <w:szCs w:val="24"/>
              </w:rPr>
            </w:pPr>
            <w:r>
              <w:rPr>
                <w:rFonts w:cs="Times New Roman"/>
                <w:sz w:val="24"/>
                <w:szCs w:val="24"/>
              </w:rPr>
              <w:t>20.6%</w:t>
            </w:r>
          </w:p>
        </w:tc>
        <w:tc>
          <w:tcPr>
            <w:tcW w:w="3543" w:type="dxa"/>
          </w:tcPr>
          <w:p w14:paraId="786C6BB4" w14:textId="5BBDDE0D" w:rsidR="00167AE3" w:rsidRDefault="00C14169" w:rsidP="00E34238">
            <w:pPr>
              <w:rPr>
                <w:rFonts w:cs="Times New Roman"/>
                <w:sz w:val="24"/>
                <w:szCs w:val="24"/>
              </w:rPr>
            </w:pPr>
            <w:r>
              <w:rPr>
                <w:rFonts w:cs="Times New Roman"/>
                <w:sz w:val="24"/>
                <w:szCs w:val="24"/>
              </w:rPr>
              <w:t>25.1%</w:t>
            </w:r>
          </w:p>
        </w:tc>
      </w:tr>
      <w:tr w:rsidR="00167AE3" w14:paraId="008ACB90" w14:textId="77777777" w:rsidTr="003570B0">
        <w:tc>
          <w:tcPr>
            <w:tcW w:w="2689" w:type="dxa"/>
          </w:tcPr>
          <w:p w14:paraId="537C1F73" w14:textId="07D15E9C" w:rsidR="00167AE3" w:rsidRDefault="0064196F" w:rsidP="00E34238">
            <w:pPr>
              <w:rPr>
                <w:rFonts w:cs="Times New Roman"/>
                <w:sz w:val="24"/>
                <w:szCs w:val="24"/>
              </w:rPr>
            </w:pPr>
            <w:r>
              <w:rPr>
                <w:rFonts w:cs="Times New Roman"/>
                <w:sz w:val="24"/>
                <w:szCs w:val="24"/>
              </w:rPr>
              <w:t>Variance explained by PC</w:t>
            </w:r>
            <w:r>
              <w:rPr>
                <w:rFonts w:cs="Times New Roman"/>
                <w:sz w:val="24"/>
                <w:szCs w:val="24"/>
              </w:rPr>
              <w:t>3</w:t>
            </w:r>
          </w:p>
        </w:tc>
        <w:tc>
          <w:tcPr>
            <w:tcW w:w="3118" w:type="dxa"/>
          </w:tcPr>
          <w:p w14:paraId="5BCF6068" w14:textId="512A255D" w:rsidR="00167AE3" w:rsidRDefault="008D2E4F" w:rsidP="00E34238">
            <w:pPr>
              <w:rPr>
                <w:rFonts w:cs="Times New Roman"/>
                <w:sz w:val="24"/>
                <w:szCs w:val="24"/>
              </w:rPr>
            </w:pPr>
            <w:r>
              <w:rPr>
                <w:rFonts w:cs="Times New Roman"/>
                <w:sz w:val="24"/>
                <w:szCs w:val="24"/>
              </w:rPr>
              <w:t>16.3%</w:t>
            </w:r>
          </w:p>
        </w:tc>
        <w:tc>
          <w:tcPr>
            <w:tcW w:w="3543" w:type="dxa"/>
          </w:tcPr>
          <w:p w14:paraId="3DB2699F" w14:textId="34F5A25C" w:rsidR="00167AE3" w:rsidRDefault="00C14169" w:rsidP="00E34238">
            <w:pPr>
              <w:rPr>
                <w:rFonts w:cs="Times New Roman"/>
                <w:sz w:val="24"/>
                <w:szCs w:val="24"/>
              </w:rPr>
            </w:pPr>
            <w:r>
              <w:rPr>
                <w:rFonts w:cs="Times New Roman"/>
                <w:sz w:val="24"/>
                <w:szCs w:val="24"/>
              </w:rPr>
              <w:t>15.8%</w:t>
            </w:r>
          </w:p>
        </w:tc>
      </w:tr>
      <w:tr w:rsidR="00167AE3" w14:paraId="0F4EEBF5" w14:textId="77777777" w:rsidTr="003570B0">
        <w:tc>
          <w:tcPr>
            <w:tcW w:w="2689" w:type="dxa"/>
          </w:tcPr>
          <w:p w14:paraId="67AFFBC6" w14:textId="083ECA41" w:rsidR="00167AE3" w:rsidRDefault="0064196F" w:rsidP="00E34238">
            <w:pPr>
              <w:rPr>
                <w:rFonts w:cs="Times New Roman"/>
                <w:sz w:val="24"/>
                <w:szCs w:val="24"/>
              </w:rPr>
            </w:pPr>
            <w:r>
              <w:rPr>
                <w:rFonts w:cs="Times New Roman"/>
                <w:sz w:val="24"/>
                <w:szCs w:val="24"/>
              </w:rPr>
              <w:t xml:space="preserve">Top </w:t>
            </w:r>
            <w:r w:rsidR="00D47116">
              <w:rPr>
                <w:rFonts w:cs="Times New Roman"/>
                <w:sz w:val="24"/>
                <w:szCs w:val="24"/>
              </w:rPr>
              <w:t>loading values for PC1</w:t>
            </w:r>
          </w:p>
        </w:tc>
        <w:tc>
          <w:tcPr>
            <w:tcW w:w="3118" w:type="dxa"/>
          </w:tcPr>
          <w:p w14:paraId="562BD2EC" w14:textId="77777777" w:rsidR="00C3008C" w:rsidRDefault="00C3008C" w:rsidP="00C3008C">
            <w:pPr>
              <w:rPr>
                <w:rFonts w:cs="Times New Roman"/>
                <w:sz w:val="24"/>
                <w:szCs w:val="24"/>
              </w:rPr>
            </w:pPr>
            <w:r w:rsidRPr="004E77FA">
              <w:rPr>
                <w:rFonts w:cs="Times New Roman"/>
                <w:sz w:val="24"/>
                <w:szCs w:val="24"/>
              </w:rPr>
              <w:t>pronotum_width_standard</w:t>
            </w:r>
            <w:r>
              <w:rPr>
                <w:rFonts w:cs="Times New Roman"/>
                <w:sz w:val="24"/>
                <w:szCs w:val="24"/>
              </w:rPr>
              <w:t xml:space="preserve"> (-), </w:t>
            </w:r>
            <w:r w:rsidRPr="0075765A">
              <w:rPr>
                <w:rFonts w:cs="Times New Roman"/>
                <w:sz w:val="24"/>
                <w:szCs w:val="24"/>
              </w:rPr>
              <w:t>rear_trochanter_length_standard</w:t>
            </w:r>
            <w:r>
              <w:rPr>
                <w:rFonts w:cs="Times New Roman"/>
                <w:sz w:val="24"/>
                <w:szCs w:val="24"/>
              </w:rPr>
              <w:t xml:space="preserve"> (-), </w:t>
            </w:r>
          </w:p>
          <w:p w14:paraId="655AB811" w14:textId="6A478EC2" w:rsidR="00167AE3" w:rsidRDefault="00C3008C" w:rsidP="00C3008C">
            <w:pPr>
              <w:rPr>
                <w:rFonts w:cs="Times New Roman"/>
                <w:sz w:val="24"/>
                <w:szCs w:val="24"/>
              </w:rPr>
            </w:pPr>
            <w:r w:rsidRPr="0075765A">
              <w:rPr>
                <w:rFonts w:cs="Times New Roman"/>
                <w:sz w:val="24"/>
                <w:szCs w:val="24"/>
              </w:rPr>
              <w:t>rear_leg_length_standard</w:t>
            </w:r>
            <w:r>
              <w:rPr>
                <w:rFonts w:cs="Times New Roman"/>
                <w:sz w:val="24"/>
                <w:szCs w:val="24"/>
              </w:rPr>
              <w:t xml:space="preserve"> (+)</w:t>
            </w:r>
          </w:p>
        </w:tc>
        <w:tc>
          <w:tcPr>
            <w:tcW w:w="3543" w:type="dxa"/>
          </w:tcPr>
          <w:p w14:paraId="5A6B564B" w14:textId="708310E1" w:rsidR="00167AE3" w:rsidRDefault="0075765A" w:rsidP="00E34238">
            <w:pPr>
              <w:rPr>
                <w:rFonts w:cs="Times New Roman"/>
                <w:sz w:val="24"/>
                <w:szCs w:val="24"/>
              </w:rPr>
            </w:pPr>
            <w:r w:rsidRPr="004E77FA">
              <w:rPr>
                <w:rFonts w:cs="Times New Roman"/>
                <w:sz w:val="24"/>
                <w:szCs w:val="24"/>
              </w:rPr>
              <w:t>pronotum_width_standard</w:t>
            </w:r>
            <w:r w:rsidR="00A47C9D">
              <w:rPr>
                <w:rFonts w:cs="Times New Roman"/>
                <w:sz w:val="24"/>
                <w:szCs w:val="24"/>
              </w:rPr>
              <w:t xml:space="preserve"> (-)</w:t>
            </w:r>
            <w:r>
              <w:rPr>
                <w:rFonts w:cs="Times New Roman"/>
                <w:sz w:val="24"/>
                <w:szCs w:val="24"/>
              </w:rPr>
              <w:t>,</w:t>
            </w:r>
            <w:r>
              <w:rPr>
                <w:rFonts w:cs="Times New Roman"/>
                <w:sz w:val="24"/>
                <w:szCs w:val="24"/>
              </w:rPr>
              <w:t xml:space="preserve"> </w:t>
            </w:r>
            <w:r w:rsidRPr="0075765A">
              <w:rPr>
                <w:rFonts w:cs="Times New Roman"/>
                <w:sz w:val="24"/>
                <w:szCs w:val="24"/>
              </w:rPr>
              <w:t>rear_trochanter_length_standard</w:t>
            </w:r>
            <w:r w:rsidR="00A47C9D">
              <w:rPr>
                <w:rFonts w:cs="Times New Roman"/>
                <w:sz w:val="24"/>
                <w:szCs w:val="24"/>
              </w:rPr>
              <w:t xml:space="preserve"> (</w:t>
            </w:r>
            <w:r w:rsidR="00FF25D3">
              <w:rPr>
                <w:rFonts w:cs="Times New Roman"/>
                <w:sz w:val="24"/>
                <w:szCs w:val="24"/>
              </w:rPr>
              <w:t>-)</w:t>
            </w:r>
            <w:r>
              <w:rPr>
                <w:rFonts w:cs="Times New Roman"/>
                <w:sz w:val="24"/>
                <w:szCs w:val="24"/>
              </w:rPr>
              <w:t xml:space="preserve">, </w:t>
            </w:r>
          </w:p>
          <w:p w14:paraId="64544103" w14:textId="52902B67" w:rsidR="0075765A" w:rsidRDefault="0075765A" w:rsidP="00E34238">
            <w:pPr>
              <w:rPr>
                <w:rFonts w:cs="Times New Roman"/>
                <w:sz w:val="24"/>
                <w:szCs w:val="24"/>
              </w:rPr>
            </w:pPr>
            <w:r w:rsidRPr="0075765A">
              <w:rPr>
                <w:rFonts w:cs="Times New Roman"/>
                <w:sz w:val="24"/>
                <w:szCs w:val="24"/>
              </w:rPr>
              <w:t>rear_leg_length_standard</w:t>
            </w:r>
            <w:r w:rsidR="00FF25D3">
              <w:rPr>
                <w:rFonts w:cs="Times New Roman"/>
                <w:sz w:val="24"/>
                <w:szCs w:val="24"/>
              </w:rPr>
              <w:t xml:space="preserve"> (+)</w:t>
            </w:r>
          </w:p>
        </w:tc>
      </w:tr>
      <w:tr w:rsidR="00167AE3" w14:paraId="1796C30B" w14:textId="77777777" w:rsidTr="003570B0">
        <w:tc>
          <w:tcPr>
            <w:tcW w:w="2689" w:type="dxa"/>
          </w:tcPr>
          <w:p w14:paraId="61BEBDA4" w14:textId="23E5096E" w:rsidR="00167AE3" w:rsidRDefault="00D47116" w:rsidP="00E34238">
            <w:pPr>
              <w:rPr>
                <w:rFonts w:cs="Times New Roman"/>
                <w:sz w:val="24"/>
                <w:szCs w:val="24"/>
              </w:rPr>
            </w:pPr>
            <w:r>
              <w:rPr>
                <w:rFonts w:cs="Times New Roman"/>
                <w:sz w:val="24"/>
                <w:szCs w:val="24"/>
              </w:rPr>
              <w:t>Top loading values for PC</w:t>
            </w:r>
            <w:r>
              <w:rPr>
                <w:rFonts w:cs="Times New Roman"/>
                <w:sz w:val="24"/>
                <w:szCs w:val="24"/>
              </w:rPr>
              <w:t>2</w:t>
            </w:r>
          </w:p>
        </w:tc>
        <w:tc>
          <w:tcPr>
            <w:tcW w:w="3118" w:type="dxa"/>
          </w:tcPr>
          <w:p w14:paraId="6FEEDDA0" w14:textId="77777777" w:rsidR="00C3008C" w:rsidRDefault="00C3008C" w:rsidP="00C3008C">
            <w:pPr>
              <w:rPr>
                <w:rFonts w:cs="Times New Roman"/>
                <w:sz w:val="24"/>
                <w:szCs w:val="24"/>
              </w:rPr>
            </w:pPr>
            <w:r w:rsidRPr="00E53B83">
              <w:rPr>
                <w:rFonts w:cs="Times New Roman"/>
                <w:sz w:val="24"/>
                <w:szCs w:val="24"/>
              </w:rPr>
              <w:t>body_length</w:t>
            </w:r>
            <w:r>
              <w:rPr>
                <w:rFonts w:cs="Times New Roman"/>
                <w:sz w:val="24"/>
                <w:szCs w:val="24"/>
              </w:rPr>
              <w:t xml:space="preserve"> (+),</w:t>
            </w:r>
          </w:p>
          <w:p w14:paraId="0FDFF9F2" w14:textId="2F950D0F" w:rsidR="00C3008C" w:rsidRDefault="00C3008C" w:rsidP="00C3008C">
            <w:pPr>
              <w:rPr>
                <w:rFonts w:cs="Times New Roman"/>
                <w:sz w:val="24"/>
                <w:szCs w:val="24"/>
              </w:rPr>
            </w:pPr>
            <w:r w:rsidRPr="00E53B83">
              <w:rPr>
                <w:rFonts w:cs="Times New Roman"/>
                <w:sz w:val="24"/>
                <w:szCs w:val="24"/>
              </w:rPr>
              <w:t>eye_length_standard</w:t>
            </w:r>
            <w:r>
              <w:rPr>
                <w:rFonts w:cs="Times New Roman"/>
                <w:sz w:val="24"/>
                <w:szCs w:val="24"/>
              </w:rPr>
              <w:t xml:space="preserve"> (</w:t>
            </w:r>
            <w:r>
              <w:rPr>
                <w:rFonts w:cs="Times New Roman"/>
                <w:sz w:val="24"/>
                <w:szCs w:val="24"/>
              </w:rPr>
              <w:t>+</w:t>
            </w:r>
            <w:r>
              <w:rPr>
                <w:rFonts w:cs="Times New Roman"/>
                <w:sz w:val="24"/>
                <w:szCs w:val="24"/>
              </w:rPr>
              <w:t>)</w:t>
            </w:r>
          </w:p>
          <w:p w14:paraId="6D7E19C9" w14:textId="77777777" w:rsidR="00167AE3" w:rsidRDefault="00167AE3" w:rsidP="00E34238">
            <w:pPr>
              <w:rPr>
                <w:rFonts w:cs="Times New Roman"/>
                <w:sz w:val="24"/>
                <w:szCs w:val="24"/>
              </w:rPr>
            </w:pPr>
          </w:p>
        </w:tc>
        <w:tc>
          <w:tcPr>
            <w:tcW w:w="3543" w:type="dxa"/>
          </w:tcPr>
          <w:p w14:paraId="758A9A8A" w14:textId="10D4C919" w:rsidR="00167AE3" w:rsidRDefault="00E53B83" w:rsidP="00E34238">
            <w:pPr>
              <w:rPr>
                <w:rFonts w:cs="Times New Roman"/>
                <w:sz w:val="24"/>
                <w:szCs w:val="24"/>
              </w:rPr>
            </w:pPr>
            <w:r w:rsidRPr="00E53B83">
              <w:rPr>
                <w:rFonts w:cs="Times New Roman"/>
                <w:sz w:val="24"/>
                <w:szCs w:val="24"/>
              </w:rPr>
              <w:t>body_length</w:t>
            </w:r>
            <w:r w:rsidR="00FF25D3">
              <w:rPr>
                <w:rFonts w:cs="Times New Roman"/>
                <w:sz w:val="24"/>
                <w:szCs w:val="24"/>
              </w:rPr>
              <w:t xml:space="preserve"> (+)</w:t>
            </w:r>
            <w:r>
              <w:rPr>
                <w:rFonts w:cs="Times New Roman"/>
                <w:sz w:val="24"/>
                <w:szCs w:val="24"/>
              </w:rPr>
              <w:t>,</w:t>
            </w:r>
          </w:p>
          <w:p w14:paraId="4385D050" w14:textId="0FC01953" w:rsidR="00E53B83" w:rsidRDefault="00E53B83" w:rsidP="00E34238">
            <w:pPr>
              <w:rPr>
                <w:rFonts w:cs="Times New Roman"/>
                <w:sz w:val="24"/>
                <w:szCs w:val="24"/>
              </w:rPr>
            </w:pPr>
            <w:r w:rsidRPr="00E53B83">
              <w:rPr>
                <w:rFonts w:cs="Times New Roman"/>
                <w:sz w:val="24"/>
                <w:szCs w:val="24"/>
              </w:rPr>
              <w:t>eye_length_standard</w:t>
            </w:r>
            <w:r w:rsidR="00FF25D3">
              <w:rPr>
                <w:rFonts w:cs="Times New Roman"/>
                <w:sz w:val="24"/>
                <w:szCs w:val="24"/>
              </w:rPr>
              <w:t xml:space="preserve"> (-)</w:t>
            </w:r>
            <w:r>
              <w:rPr>
                <w:rFonts w:cs="Times New Roman"/>
                <w:sz w:val="24"/>
                <w:szCs w:val="24"/>
              </w:rPr>
              <w:t>,</w:t>
            </w:r>
          </w:p>
          <w:p w14:paraId="19B032BA" w14:textId="0DEAB246" w:rsidR="00E53B83" w:rsidRDefault="00AB7A24" w:rsidP="00E34238">
            <w:pPr>
              <w:rPr>
                <w:rFonts w:cs="Times New Roman"/>
                <w:sz w:val="24"/>
                <w:szCs w:val="24"/>
              </w:rPr>
            </w:pPr>
            <w:r w:rsidRPr="00AB7A24">
              <w:rPr>
                <w:rFonts w:cs="Times New Roman"/>
                <w:sz w:val="24"/>
                <w:szCs w:val="24"/>
              </w:rPr>
              <w:t>antenna_rear_leg_ratio</w:t>
            </w:r>
            <w:r w:rsidR="00F32EB8">
              <w:rPr>
                <w:rFonts w:cs="Times New Roman"/>
                <w:sz w:val="24"/>
                <w:szCs w:val="24"/>
              </w:rPr>
              <w:t xml:space="preserve"> (-)</w:t>
            </w:r>
          </w:p>
        </w:tc>
      </w:tr>
      <w:tr w:rsidR="00D47116" w14:paraId="30F40DAA" w14:textId="77777777" w:rsidTr="003570B0">
        <w:tc>
          <w:tcPr>
            <w:tcW w:w="2689" w:type="dxa"/>
          </w:tcPr>
          <w:p w14:paraId="18B52DC8" w14:textId="60F9AE8E" w:rsidR="00D47116" w:rsidRDefault="00D47116" w:rsidP="00E34238">
            <w:pPr>
              <w:rPr>
                <w:rFonts w:cs="Times New Roman"/>
                <w:sz w:val="24"/>
                <w:szCs w:val="24"/>
              </w:rPr>
            </w:pPr>
            <w:r>
              <w:rPr>
                <w:rFonts w:cs="Times New Roman"/>
                <w:sz w:val="24"/>
                <w:szCs w:val="24"/>
              </w:rPr>
              <w:t>Top loading values for PC</w:t>
            </w:r>
            <w:r>
              <w:rPr>
                <w:rFonts w:cs="Times New Roman"/>
                <w:sz w:val="24"/>
                <w:szCs w:val="24"/>
              </w:rPr>
              <w:t>3</w:t>
            </w:r>
          </w:p>
        </w:tc>
        <w:tc>
          <w:tcPr>
            <w:tcW w:w="3118" w:type="dxa"/>
          </w:tcPr>
          <w:p w14:paraId="4F41D864" w14:textId="77777777" w:rsidR="00C3008C" w:rsidRDefault="00C3008C" w:rsidP="00C3008C">
            <w:pPr>
              <w:rPr>
                <w:rFonts w:cs="Times New Roman"/>
                <w:sz w:val="24"/>
                <w:szCs w:val="24"/>
              </w:rPr>
            </w:pPr>
            <w:r w:rsidRPr="00AB7A24">
              <w:rPr>
                <w:rFonts w:cs="Times New Roman"/>
                <w:sz w:val="24"/>
                <w:szCs w:val="24"/>
              </w:rPr>
              <w:t>eye_protrusion_ratio</w:t>
            </w:r>
            <w:r>
              <w:rPr>
                <w:rFonts w:cs="Times New Roman"/>
                <w:sz w:val="24"/>
                <w:szCs w:val="24"/>
              </w:rPr>
              <w:t xml:space="preserve"> (+),</w:t>
            </w:r>
          </w:p>
          <w:p w14:paraId="79AA05E1" w14:textId="2CE41467" w:rsidR="00D47116" w:rsidRDefault="0078558B" w:rsidP="00E34238">
            <w:pPr>
              <w:rPr>
                <w:rFonts w:cs="Times New Roman"/>
                <w:sz w:val="24"/>
                <w:szCs w:val="24"/>
              </w:rPr>
            </w:pPr>
            <w:r w:rsidRPr="00AB7A24">
              <w:rPr>
                <w:rFonts w:cs="Times New Roman"/>
                <w:sz w:val="24"/>
                <w:szCs w:val="24"/>
              </w:rPr>
              <w:t>antenna_rear_leg_ratio</w:t>
            </w:r>
            <w:r>
              <w:rPr>
                <w:rFonts w:cs="Times New Roman"/>
                <w:sz w:val="24"/>
                <w:szCs w:val="24"/>
              </w:rPr>
              <w:t xml:space="preserve"> (-)</w:t>
            </w:r>
          </w:p>
        </w:tc>
        <w:tc>
          <w:tcPr>
            <w:tcW w:w="3543" w:type="dxa"/>
          </w:tcPr>
          <w:p w14:paraId="020C9F52" w14:textId="77777777" w:rsidR="00D47116" w:rsidRDefault="00AB7A24" w:rsidP="00E34238">
            <w:pPr>
              <w:rPr>
                <w:rFonts w:cs="Times New Roman"/>
                <w:sz w:val="24"/>
                <w:szCs w:val="24"/>
              </w:rPr>
            </w:pPr>
            <w:r w:rsidRPr="00AB7A24">
              <w:rPr>
                <w:rFonts w:cs="Times New Roman"/>
                <w:sz w:val="24"/>
                <w:szCs w:val="24"/>
              </w:rPr>
              <w:t>eye_protrusion_ratio</w:t>
            </w:r>
            <w:r>
              <w:rPr>
                <w:rFonts w:cs="Times New Roman"/>
                <w:sz w:val="24"/>
                <w:szCs w:val="24"/>
              </w:rPr>
              <w:t xml:space="preserve"> (+)</w:t>
            </w:r>
            <w:r w:rsidR="00A47C9D">
              <w:rPr>
                <w:rFonts w:cs="Times New Roman"/>
                <w:sz w:val="24"/>
                <w:szCs w:val="24"/>
              </w:rPr>
              <w:t>,</w:t>
            </w:r>
          </w:p>
          <w:p w14:paraId="0AB0853C" w14:textId="59A01E27" w:rsidR="00A47C9D" w:rsidRDefault="00A47C9D" w:rsidP="00E34238">
            <w:pPr>
              <w:rPr>
                <w:rFonts w:cs="Times New Roman"/>
                <w:sz w:val="24"/>
                <w:szCs w:val="24"/>
              </w:rPr>
            </w:pPr>
            <w:r w:rsidRPr="00A47C9D">
              <w:rPr>
                <w:rFonts w:cs="Times New Roman"/>
                <w:sz w:val="24"/>
                <w:szCs w:val="24"/>
              </w:rPr>
              <w:t>abdomen_width_standard</w:t>
            </w:r>
            <w:r>
              <w:rPr>
                <w:rFonts w:cs="Times New Roman"/>
                <w:sz w:val="24"/>
                <w:szCs w:val="24"/>
              </w:rPr>
              <w:t xml:space="preserve"> (+)</w:t>
            </w:r>
          </w:p>
        </w:tc>
      </w:tr>
    </w:tbl>
    <w:p w14:paraId="3997B19A" w14:textId="77777777" w:rsidR="00C553BA" w:rsidRDefault="00C553BA" w:rsidP="00E34238">
      <w:pPr>
        <w:rPr>
          <w:rFonts w:ascii="Times New Roman" w:hAnsi="Times New Roman" w:cs="Times New Roman"/>
          <w:sz w:val="24"/>
          <w:szCs w:val="24"/>
        </w:rPr>
      </w:pPr>
    </w:p>
    <w:p w14:paraId="256F8142" w14:textId="77777777" w:rsidR="00C553BA" w:rsidRDefault="00C553BA"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49536FEB" w14:textId="77777777" w:rsidR="00901589" w:rsidRDefault="00D047C7" w:rsidP="00901589">
      <w:pPr>
        <w:pStyle w:val="Bibliography"/>
      </w:pPr>
      <w:r>
        <w:rPr>
          <w:sz w:val="24"/>
          <w:szCs w:val="24"/>
        </w:rPr>
        <w:lastRenderedPageBreak/>
        <w:fldChar w:fldCharType="begin"/>
      </w:r>
      <w:r w:rsidR="00DC2392">
        <w:rPr>
          <w:sz w:val="24"/>
          <w:szCs w:val="24"/>
        </w:rPr>
        <w:instrText xml:space="preserve"> ADDIN ZOTERO_BIBL {"uncited":[],"omitted":[],"custom":[]} CSL_BIBLIOGRAPHY </w:instrText>
      </w:r>
      <w:r>
        <w:rPr>
          <w:sz w:val="24"/>
          <w:szCs w:val="24"/>
        </w:rPr>
        <w:fldChar w:fldCharType="separate"/>
      </w:r>
      <w:r w:rsidR="00901589">
        <w:t>Anne Chao, K. H. Ma, T. C. Hsieh, and C. Chiu. 2016. SpadeR: Species-Richness Prediction and Diversity Estimation with R.</w:t>
      </w:r>
    </w:p>
    <w:p w14:paraId="20F95BD2" w14:textId="77777777" w:rsidR="00901589" w:rsidRDefault="00901589" w:rsidP="00901589">
      <w:pPr>
        <w:pStyle w:val="Bibliography"/>
      </w:pPr>
      <w:r>
        <w:t>Barber, N. A., and W. L. Widick. 2017. Localized Effects of Tornado Damage on Ground Beetle Communities and Vegetation in a Forested Preserve. Natural Areas Journal 37:489–496.</w:t>
      </w:r>
    </w:p>
    <w:p w14:paraId="19444BC7" w14:textId="77777777" w:rsidR="00901589" w:rsidRDefault="00901589" w:rsidP="00901589">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6C1BC584" w14:textId="77777777" w:rsidR="00901589" w:rsidRDefault="00901589" w:rsidP="00901589">
      <w:pPr>
        <w:pStyle w:val="Bibliography"/>
      </w:pPr>
      <w:r>
        <w:t>Bauer, T., and M. Kredler. 1993. Morphology of the compound eyes as an indicator of life-style in carabid beetles. Canadian Journal of Zoology 71:799–810.</w:t>
      </w:r>
    </w:p>
    <w:p w14:paraId="007549F3" w14:textId="77777777" w:rsidR="00901589" w:rsidRDefault="00901589" w:rsidP="00901589">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2EA29F75" w14:textId="77777777" w:rsidR="00901589" w:rsidRDefault="00901589" w:rsidP="00901589">
      <w:pPr>
        <w:pStyle w:val="Bibliography"/>
      </w:pPr>
      <w:r>
        <w:t>Bousquet, Y. 2012. Catalogue of Geadephaga (Coleoptera: Adephaga) of America, north of Mexico. ZooKeys 245:1–1722.</w:t>
      </w:r>
    </w:p>
    <w:p w14:paraId="2FCC1D7A" w14:textId="77777777" w:rsidR="00901589" w:rsidRDefault="00901589" w:rsidP="00901589">
      <w:pPr>
        <w:pStyle w:val="Bibliography"/>
      </w:pPr>
      <w:r>
        <w:t>Bousquet, Y., and P. Messer. 2010. Redescription of Stenolophus thoracicus Casey (Coleoptera, Carabidae, Harpalini), a valid species. ZooKeys 53:25–31.</w:t>
      </w:r>
    </w:p>
    <w:p w14:paraId="4493ABB9" w14:textId="77777777" w:rsidR="00901589" w:rsidRDefault="00901589" w:rsidP="00901589">
      <w:pPr>
        <w:pStyle w:val="Bibliography"/>
      </w:pPr>
      <w:r>
        <w:t>Calinger, K., E. Calhoon, H. Chang, J. Whitacre, J. Wenzel, L. Comita, and S. Queenborough. 2015. Historic Mining and Agriculture as Indicators of Occurrence and Abundance of Widespread Invasive Plant Species. PLOS ONE 10:e0128161.</w:t>
      </w:r>
    </w:p>
    <w:p w14:paraId="702FA498" w14:textId="77777777" w:rsidR="00901589" w:rsidRDefault="00901589" w:rsidP="00901589">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ECA4F35" w14:textId="77777777" w:rsidR="00901589" w:rsidRDefault="00901589" w:rsidP="00901589">
      <w:pPr>
        <w:pStyle w:val="Bibliography"/>
      </w:pPr>
      <w:r>
        <w:lastRenderedPageBreak/>
        <w:t>Curtze, A. C., T. A. Carlo, and J. W. Wenzel. 2018. The Effects of a Tornado Disturbance and a Salvaged Timber Extraction on the Seed-Rain and Recruitment Community of an Eastern Temperate Deciduous Forest. Northeastern Naturalist 25:627.</w:t>
      </w:r>
    </w:p>
    <w:p w14:paraId="624D84FC" w14:textId="77777777" w:rsidR="00901589" w:rsidRDefault="00901589" w:rsidP="00901589">
      <w:pPr>
        <w:pStyle w:val="Bibliography"/>
      </w:pPr>
      <w:r>
        <w:t>Fischer, A., P. Marshall, and A. Camp. 2013. Disturbances in deciduous temperate forest ecosystems of the northern hemisphere: their effects on both recent and future forest development. Biodiversity and Conservation 22:1863–1893.</w:t>
      </w:r>
    </w:p>
    <w:p w14:paraId="52F3A491" w14:textId="77777777" w:rsidR="00901589" w:rsidRDefault="00901589" w:rsidP="00901589">
      <w:pPr>
        <w:pStyle w:val="Bibliography"/>
      </w:pPr>
      <w:r>
        <w:t>Forsythe, T. G. 1991. Feeding and locomotory functions in relation to body form in five species of ground beetle (Coleoptera: Carabidae). Journal of Zoology 223:233–263.</w:t>
      </w:r>
    </w:p>
    <w:p w14:paraId="67FD3387" w14:textId="77777777" w:rsidR="00901589" w:rsidRDefault="00901589" w:rsidP="00901589">
      <w:pPr>
        <w:pStyle w:val="Bibliography"/>
      </w:pPr>
      <w:r>
        <w:t>Fountain-Jones, N. M., S. C. Baker, and G. J. Jordan. 2015. Moving beyond the guild concept: developing a practical functional trait framework for terrestrial beetles. Ecological Entomology 40:1–13.</w:t>
      </w:r>
    </w:p>
    <w:p w14:paraId="77AEAE9C" w14:textId="77777777" w:rsidR="00901589" w:rsidRDefault="00901589" w:rsidP="00901589">
      <w:pPr>
        <w:pStyle w:val="Bibliography"/>
      </w:pPr>
      <w:r>
        <w:t>Freitag, R. 1969. A revision of the species of the genus Evarthrus LeConte (Coleoptera: Carabidae). Quaestiones Entomologicae 5:88–212.</w:t>
      </w:r>
    </w:p>
    <w:p w14:paraId="036D9E72" w14:textId="77777777" w:rsidR="00901589" w:rsidRDefault="00901589" w:rsidP="00901589">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F6433FD" w14:textId="77777777" w:rsidR="00901589" w:rsidRDefault="00901589" w:rsidP="00901589">
      <w:pPr>
        <w:pStyle w:val="Bibliography"/>
      </w:pPr>
      <w:r>
        <w:t>Gore, J. A., and W. A. Patterson III. 1986. Mass of downed wood in northern hardwood forests in New Hampshire: potential effects of forest management. Canadian Journal of Forest Research 16:335–339.</w:t>
      </w:r>
    </w:p>
    <w:p w14:paraId="622B29B4" w14:textId="77777777" w:rsidR="00901589" w:rsidRDefault="00901589" w:rsidP="00901589">
      <w:pPr>
        <w:pStyle w:val="Bibliography"/>
      </w:pPr>
      <w:r>
        <w:t>Greenberg, C. H., and T. G. Forrest. 2003. SEASONAL ABUNDANCE OF GROUND-OCCURRING MACROARTHROPODS IN FOREST AND CANOPY GAPS IN THE SOUTHERN APPALACHIANS. Southeastern Naturalist 2:591–608.</w:t>
      </w:r>
    </w:p>
    <w:p w14:paraId="2CEBD275" w14:textId="77777777" w:rsidR="00901589" w:rsidRDefault="00901589" w:rsidP="00901589">
      <w:pPr>
        <w:pStyle w:val="Bibliography"/>
      </w:pPr>
      <w:r>
        <w:lastRenderedPageBreak/>
        <w:t>Harden, C. W., and F. G. Guarnieri. 2017. Illustrated Key and Photo Atlas of the Snail-eating Ground Beetles in the Genus Scaphinotus Dejean (Coleoptera: Carabidae: Cychrini) Occurring in the Mid-Atlantic Region. The Maryland Entomologist 7:16–34.</w:t>
      </w:r>
    </w:p>
    <w:p w14:paraId="6DF593D7" w14:textId="77777777" w:rsidR="00901589" w:rsidRDefault="00901589" w:rsidP="00901589">
      <w:pPr>
        <w:pStyle w:val="Bibliography"/>
      </w:pPr>
      <w:r>
        <w:t>Hunting, W. 2013. A taxonomic revision of the Cymindis (Pinacodera) limbata species group (Coleoptera, Carabidae, Lebiini), including description of a new species from Florida, U.S.A. ZooKeys 259:1–73.</w:t>
      </w:r>
    </w:p>
    <w:p w14:paraId="013587EF" w14:textId="77777777" w:rsidR="00901589" w:rsidRDefault="00901589" w:rsidP="00901589">
      <w:pPr>
        <w:pStyle w:val="Bibliography"/>
      </w:pPr>
      <w:r>
        <w:t>Kembel, S. W., P. D. Cowan, M. R. Helmus, W. K. Cornwell, H. Morlon, D. D. Ackerly, S. P. Blomberg, and C. O. Webb. 2010. Picante: R tools for integrating phylogenies and ecology. Bioinformatics 26:1463–1464.</w:t>
      </w:r>
    </w:p>
    <w:p w14:paraId="7DAC93CB" w14:textId="77777777" w:rsidR="00901589" w:rsidRDefault="00901589" w:rsidP="00901589">
      <w:pPr>
        <w:pStyle w:val="Bibliography"/>
      </w:pPr>
      <w:r>
        <w:t>Koivula, M. 2011. Useful model organisms, indicators, or both? Ground beetles (Coleoptera, Carabidae) reflecting environmental conditions. ZooKeys 100:287–317.</w:t>
      </w:r>
    </w:p>
    <w:p w14:paraId="60AEC6E2" w14:textId="77777777" w:rsidR="00901589" w:rsidRDefault="00901589" w:rsidP="00901589">
      <w:pPr>
        <w:pStyle w:val="Bibliography"/>
      </w:pPr>
      <w:r>
        <w:t>Laliberte, E., P. Legendre, and B. Shipley. 2014. FD: measuring functional diversity from multiple traits, and other tools for functional ecology. R.</w:t>
      </w:r>
    </w:p>
    <w:p w14:paraId="2C10C650" w14:textId="77777777" w:rsidR="00901589" w:rsidRDefault="00901589" w:rsidP="00901589">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1A94A85B" w14:textId="77777777" w:rsidR="00901589" w:rsidRDefault="00901589" w:rsidP="00901589">
      <w:pPr>
        <w:pStyle w:val="Bibliography"/>
      </w:pPr>
      <w:r>
        <w:t>Langor, D. W., and J. R. Spence. 2006. Arthropods as ecological indicators of sustainability in Canadian forests. The Forestry Chronicle 82:344–350.</w:t>
      </w:r>
    </w:p>
    <w:p w14:paraId="540B74DD" w14:textId="77777777" w:rsidR="00901589" w:rsidRDefault="00901589" w:rsidP="00901589">
      <w:pPr>
        <w:pStyle w:val="Bibliography"/>
      </w:pPr>
      <w:r>
        <w:t>Larochelle, A., and M.-C. Larivière. 2003. A natural history of the ground-beetles (Coleoptera: Carabidae) of America north of Mexico. Pensoft Publ, Sofia.</w:t>
      </w:r>
    </w:p>
    <w:p w14:paraId="568F18E7" w14:textId="77777777" w:rsidR="00901589" w:rsidRDefault="00901589" w:rsidP="00901589">
      <w:pPr>
        <w:pStyle w:val="Bibliography"/>
      </w:pPr>
      <w:r>
        <w:t>Lee, C. M., T.-S. Kwon, and K. Cheon. 2017. Response of ground beetles (Coleoptera: Carabidae) to forest gaps formed by a typhoon in a red pine forest at Gwangneung Forest, Republic of Korea. Journal of Forestry Research 28:173–181.</w:t>
      </w:r>
    </w:p>
    <w:p w14:paraId="4ABB2EDC" w14:textId="77777777" w:rsidR="00901589" w:rsidRDefault="00901589" w:rsidP="00901589">
      <w:pPr>
        <w:pStyle w:val="Bibliography"/>
      </w:pPr>
      <w:r>
        <w:lastRenderedPageBreak/>
        <w:t>Li, D. 2018. hillR: taxonomic, functional, and phylogenetic diversity and similarity through Hill Numbers. Journal of Open Source Software 3:1041.</w:t>
      </w:r>
    </w:p>
    <w:p w14:paraId="0A0178B4" w14:textId="77777777" w:rsidR="00901589" w:rsidRDefault="00901589" w:rsidP="00901589">
      <w:pPr>
        <w:pStyle w:val="Bibliography"/>
      </w:pPr>
      <w:r>
        <w:t>Lindenmayer, D., P. J. Burton, and J. F. Franklin. 2012. Salvage logging and its ecological consequences. Island Press, United States.</w:t>
      </w:r>
    </w:p>
    <w:p w14:paraId="75804F81" w14:textId="77777777" w:rsidR="00901589" w:rsidRDefault="00901589" w:rsidP="00901589">
      <w:pPr>
        <w:pStyle w:val="Bibliography"/>
      </w:pPr>
      <w:r>
        <w:t>Lindroth, C. H. 1961. The Ground-beetles of Canada and Alaska.</w:t>
      </w:r>
    </w:p>
    <w:p w14:paraId="5676F7F4" w14:textId="77777777" w:rsidR="00901589" w:rsidRDefault="00901589" w:rsidP="00901589">
      <w:pPr>
        <w:pStyle w:val="Bibliography"/>
      </w:pPr>
      <w:r>
        <w:t>Lundgren, J., and K. McCravy. 2011. Carabid beetles (Coleoptera: Carabidae) of the Midwestern United States: a review and synthesis of recent research. Terrestrial Arthropod Reviews 4:63–94.</w:t>
      </w:r>
    </w:p>
    <w:p w14:paraId="2D1341A7" w14:textId="77777777" w:rsidR="00901589" w:rsidRDefault="00901589" w:rsidP="00901589">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56CA80BA" w14:textId="77777777" w:rsidR="00901589" w:rsidRDefault="00901589" w:rsidP="00901589">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31B95057" w14:textId="77777777" w:rsidR="00901589" w:rsidRDefault="00901589" w:rsidP="00901589">
      <w:pPr>
        <w:pStyle w:val="Bibliography"/>
      </w:pPr>
      <w:r>
        <w:t>National Centers for Environmental Information: Past Weather. (n.d.). . National Oceanic and Atmospheric Administration.</w:t>
      </w:r>
    </w:p>
    <w:p w14:paraId="2D4BDB3E" w14:textId="77777777" w:rsidR="00901589" w:rsidRDefault="00901589" w:rsidP="00901589">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5226B7DB" w14:textId="77777777" w:rsidR="00901589" w:rsidRDefault="00901589" w:rsidP="00901589">
      <w:pPr>
        <w:pStyle w:val="Bibliography"/>
      </w:pPr>
      <w:r>
        <w:t>Perry, K., and D. Herms. 2019. Dynamic Responses of Ground-Dwelling Invertebrate Communities to Disturbance in Forest Ecosystems. Insects 10:61.</w:t>
      </w:r>
    </w:p>
    <w:p w14:paraId="326840B3" w14:textId="77777777" w:rsidR="00901589" w:rsidRDefault="00901589" w:rsidP="00901589">
      <w:pPr>
        <w:pStyle w:val="Bibliography"/>
      </w:pPr>
      <w:r>
        <w:lastRenderedPageBreak/>
        <w:t>Perry, K. I. 2016. Presented in Partial Fulfillment of the Requirements for the Degree Doctor of Philosophy in the Graduate School of The Ohio State University. PhD, Ohio State University, Columbus, OH.</w:t>
      </w:r>
    </w:p>
    <w:p w14:paraId="6486DB55" w14:textId="77777777" w:rsidR="00901589" w:rsidRDefault="00901589" w:rsidP="00901589">
      <w:pPr>
        <w:pStyle w:val="Bibliography"/>
      </w:pPr>
      <w:r>
        <w:t>Perry, K. I., F. S. Sivakoff, K. F. Wallin, J. W. Wenzel, and D. A. Herms. 2021. Forest disturbance and arthropods: small</w:t>
      </w:r>
      <w:r>
        <w:rPr>
          <w:rFonts w:ascii="Cambria Math" w:hAnsi="Cambria Math" w:cs="Cambria Math"/>
        </w:rPr>
        <w:t>‐</w:t>
      </w:r>
      <w:r>
        <w:t>scale canopy and understory disturbances alter movement of mobile arthropods. Ecosphere 12:e03771.</w:t>
      </w:r>
    </w:p>
    <w:p w14:paraId="24993096" w14:textId="77777777" w:rsidR="00901589" w:rsidRDefault="00901589" w:rsidP="00901589">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23E9A2C4" w14:textId="77777777" w:rsidR="00901589" w:rsidRDefault="00901589" w:rsidP="00901589">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5515FC7D" w14:textId="77777777" w:rsidR="00901589" w:rsidRDefault="00901589" w:rsidP="00901589">
      <w:pPr>
        <w:pStyle w:val="Bibliography"/>
      </w:pPr>
      <w:r>
        <w:t>R Core Team. 2024. R: A Language and Environment for Statistical Computing. R Foundation for Statistical Computing, Vienna, Austria.</w:t>
      </w:r>
    </w:p>
    <w:p w14:paraId="47842598" w14:textId="77777777" w:rsidR="00901589" w:rsidRDefault="00901589" w:rsidP="00901589">
      <w:pPr>
        <w:pStyle w:val="Bibliography"/>
      </w:pPr>
      <w:r>
        <w:t>Ribera, I., S. Dolédec, I. S. Downie, and G. N. Foster. 2001. EFFECT OF LAND DISTURBANCE AND STRESS ON SPECIES TRAITS OF GROUND BEETLE ASSEMBLAGES. Ecology 82:1112–1129.</w:t>
      </w:r>
    </w:p>
    <w:p w14:paraId="33A31E6C" w14:textId="77777777" w:rsidR="00901589" w:rsidRDefault="00901589" w:rsidP="00901589">
      <w:pPr>
        <w:pStyle w:val="Bibliography"/>
      </w:pPr>
      <w:r>
        <w:t>Silverman, B., D. J. Horn, F. F. Purrington, and K. J. K. Gandhi. 2008. Oil Pipeline Corridor Through an Intact Forest Alters Ground Beetle (Coleoptera: Carabidae) Assemblages in Southeastern Ohio. Environmental Entomology 37:725–733.</w:t>
      </w:r>
    </w:p>
    <w:p w14:paraId="13D2E5C9" w14:textId="77777777" w:rsidR="00901589" w:rsidRDefault="00901589" w:rsidP="00901589">
      <w:pPr>
        <w:pStyle w:val="Bibliography"/>
      </w:pPr>
      <w:r>
        <w:t>Sklodowski, J., and P. Garbalinska. 2011. Ground beetle (Coleoptera, Carabidae) assemblages inhabiting Scots pine stands of Puszcza Piska Forest: six-year responses to a tornado impact. ZooKeys 100:371–392.</w:t>
      </w:r>
    </w:p>
    <w:p w14:paraId="1CC60D9D" w14:textId="77777777" w:rsidR="00901589" w:rsidRDefault="00901589" w:rsidP="00901589">
      <w:pPr>
        <w:pStyle w:val="Bibliography"/>
      </w:pPr>
      <w:r>
        <w:lastRenderedPageBreak/>
        <w:t>Slyder, J. B., J. W. Wenzel, A. A. Royo, M. E. Spicer, and W. P. Carson. 2020. Post-windthrow salvage logging increases seedling and understory diversity with little impact on composition immediately after logging. New Forests 51:409–420.</w:t>
      </w:r>
    </w:p>
    <w:p w14:paraId="7504FF59" w14:textId="77777777" w:rsidR="00901589" w:rsidRDefault="00901589" w:rsidP="00901589">
      <w:pPr>
        <w:pStyle w:val="Bibliography"/>
      </w:pPr>
      <w:r>
        <w:t>Swenson, N. G. 2014. Functional and Phylogenetic Ecology in R. Springer New York, New York, NY.</w:t>
      </w:r>
    </w:p>
    <w:p w14:paraId="5BC4E5D4" w14:textId="77777777" w:rsidR="00901589" w:rsidRDefault="00901589" w:rsidP="00901589">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2BB1D075" w14:textId="77777777" w:rsidR="00901589" w:rsidRDefault="00901589" w:rsidP="00901589">
      <w:pPr>
        <w:pStyle w:val="Bibliography"/>
      </w:pPr>
      <w:r>
        <w:t>Thiele, H.-U. 1977. Carabid Beetles in Their Environments. Springer, Berlin, Heidelberg.</w:t>
      </w:r>
    </w:p>
    <w:p w14:paraId="5F96D532" w14:textId="77777777" w:rsidR="00901589" w:rsidRDefault="00901589" w:rsidP="00901589">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387DBDF3" w14:textId="77777777" w:rsidR="00901589" w:rsidRDefault="00901589" w:rsidP="00901589">
      <w:pPr>
        <w:pStyle w:val="Bibliography"/>
      </w:pPr>
      <w:r>
        <w:t>Urbanovi, V., D. Miklisová, and A. Mock. 2014. Activity of epigeic arthropods in differently managed windthrown forest stands in the High Tatra Mts. North-western Journal of Zoology 10:337–345.</w:t>
      </w:r>
    </w:p>
    <w:p w14:paraId="4AECE480" w14:textId="77777777" w:rsidR="00901589" w:rsidRDefault="00901589" w:rsidP="00901589">
      <w:pPr>
        <w:pStyle w:val="Bibliography"/>
      </w:pPr>
      <w:r>
        <w:t>Venn, S. 2016. To fly or not to fly: Factors influencing the flight capacity of carabid beetles (Coleoptera: Carabidae). European Journal of Entomology 113:587–600.</w:t>
      </w:r>
    </w:p>
    <w:p w14:paraId="7D06D870" w14:textId="77777777" w:rsidR="00901589" w:rsidRDefault="00901589" w:rsidP="00901589">
      <w:pPr>
        <w:pStyle w:val="Bibliography"/>
      </w:pPr>
      <w:r>
        <w:t>Wagner, D. L. 2019. Insect Declines in the Anthropocene.</w:t>
      </w:r>
    </w:p>
    <w:p w14:paraId="0AAA4E01" w14:textId="77777777" w:rsidR="00901589" w:rsidRDefault="00901589" w:rsidP="00901589">
      <w:pPr>
        <w:pStyle w:val="Bibliography"/>
      </w:pPr>
      <w:r>
        <w:t>Wei, T., and V. Simko. 2024. R package “corrplot”: Visualization of a Correlation Matrix.</w:t>
      </w:r>
    </w:p>
    <w:p w14:paraId="427F4605" w14:textId="77777777" w:rsidR="00901589" w:rsidRDefault="00901589" w:rsidP="00901589">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527ADED1"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Perry, Kayla" w:date="2025-04-27T17:09:00Z" w:initials="KP">
    <w:p w14:paraId="08B14BE7" w14:textId="77777777" w:rsidR="00F92ECF" w:rsidRDefault="00F92ECF" w:rsidP="00F92ECF">
      <w:pPr>
        <w:pStyle w:val="CommentText"/>
      </w:pPr>
      <w:r>
        <w:rPr>
          <w:rStyle w:val="CommentReference"/>
        </w:rPr>
        <w:annotationRef/>
      </w:r>
      <w:r>
        <w:t>I like the numbered list, but I would change these to your hypotheses.</w:t>
      </w:r>
    </w:p>
  </w:comment>
  <w:comment w:id="9" w:author="Aaron Tayal" w:date="2025-05-05T16:52:00Z" w:initials="AT">
    <w:p w14:paraId="71E01E76" w14:textId="77777777" w:rsidR="00F679E1" w:rsidRDefault="00F679E1" w:rsidP="00F679E1">
      <w:pPr>
        <w:pStyle w:val="CommentText"/>
      </w:pPr>
      <w:r>
        <w:rPr>
          <w:rStyle w:val="CommentReference"/>
        </w:rPr>
        <w:annotationRef/>
      </w:r>
      <w:r>
        <w:t>Aaron to-do: add size of mesh</w:t>
      </w:r>
    </w:p>
  </w:comment>
  <w:comment w:id="10" w:author="Aaron Tayal" w:date="2025-03-30T18:21:00Z" w:initials="AT">
    <w:p w14:paraId="39AFAD65" w14:textId="5A49962A" w:rsidR="00552960" w:rsidRDefault="00552960" w:rsidP="00552960">
      <w:pPr>
        <w:pStyle w:val="CommentText"/>
      </w:pPr>
      <w:r>
        <w:rPr>
          <w:rStyle w:val="CommentReference"/>
        </w:rPr>
        <w:annotationRef/>
      </w:r>
      <w:r>
        <w:t>Add table of species and ID labels</w:t>
      </w:r>
    </w:p>
  </w:comment>
  <w:comment w:id="11"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2"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3"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14"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15" w:author="Aaron Tayal" w:date="2025-04-29T15:35:00Z" w:initials="AT">
    <w:p w14:paraId="4D230CE3" w14:textId="77777777" w:rsidR="001357E3" w:rsidRDefault="001357E3" w:rsidP="001357E3">
      <w:pPr>
        <w:pStyle w:val="CommentText"/>
      </w:pPr>
      <w:r>
        <w:rPr>
          <w:rStyle w:val="CommentReference"/>
        </w:rPr>
        <w:annotationRef/>
      </w:r>
      <w:r>
        <w:t xml:space="preserve">“After graphing the species onto the first two PC axes, we noticed that one rare species, </w:t>
      </w:r>
      <w:r>
        <w:rPr>
          <w:i/>
          <w:iCs/>
        </w:rPr>
        <w:t>Notiophilus aeneus</w:t>
      </w:r>
      <w:r>
        <w:t xml:space="preserve">, was far from any other point, potentially masking overall patterns. Because only one </w:t>
      </w:r>
      <w:r>
        <w:rPr>
          <w:i/>
          <w:iCs/>
        </w:rPr>
        <w:t>N. aeneus</w:t>
      </w:r>
      <w:r>
        <w:t xml:space="preserve"> specimen was collected in the study, we removed this outlier from all calculations of functional diversity. Removal of the outlier did ____ affect the results. “</w:t>
      </w:r>
    </w:p>
  </w:comment>
  <w:comment w:id="16" w:author="Aaron Tayal" w:date="2025-04-30T11:51:00Z" w:initials="AT">
    <w:p w14:paraId="50D773A0" w14:textId="633F29ED" w:rsidR="00A76AD3" w:rsidRDefault="00A76AD3" w:rsidP="00A76AD3">
      <w:pPr>
        <w:pStyle w:val="CommentText"/>
      </w:pPr>
      <w:r>
        <w:rPr>
          <w:rStyle w:val="CommentReference"/>
        </w:rPr>
        <w:annotationRef/>
      </w:r>
      <w:r>
        <w:t>Could test for spatial autocorrelation</w:t>
      </w:r>
    </w:p>
  </w:comment>
  <w:comment w:id="17" w:author="Aaron Tayal" w:date="2025-05-05T12:47:00Z" w:initials="AT">
    <w:p w14:paraId="1C0B0605" w14:textId="77777777" w:rsidR="002B0FC8" w:rsidRDefault="002B0FC8" w:rsidP="002B0FC8">
      <w:pPr>
        <w:pStyle w:val="CommentText"/>
      </w:pPr>
      <w:r>
        <w:rPr>
          <w:rStyle w:val="CommentReference"/>
        </w:rPr>
        <w:annotationRef/>
      </w:r>
      <w:r>
        <w:t>If the loading value was larger than 0.4 in absolute value, I mention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08B14BE7" w15:done="0"/>
  <w15:commentEx w15:paraId="71E01E76" w15:done="0"/>
  <w15:commentEx w15:paraId="39AFAD65" w15:done="0"/>
  <w15:commentEx w15:paraId="73543E8F" w15:done="0"/>
  <w15:commentEx w15:paraId="2EC0716E" w15:done="0"/>
  <w15:commentEx w15:paraId="2846F814" w15:done="0"/>
  <w15:commentEx w15:paraId="42730FAB" w15:done="0"/>
  <w15:commentEx w15:paraId="4D230CE3" w15:done="0"/>
  <w15:commentEx w15:paraId="50D773A0" w15:done="0"/>
  <w15:commentEx w15:paraId="1C0B06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64EDEAEB" w16cex:dateUtc="2025-04-27T21:09:00Z"/>
  <w16cex:commentExtensible w16cex:durableId="64662F97" w16cex:dateUtc="2025-05-05T20:52:00Z"/>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6574B4EA" w16cex:dateUtc="2025-04-29T19:35:00Z"/>
  <w16cex:commentExtensible w16cex:durableId="05D992DA" w16cex:dateUtc="2025-04-30T15:51:00Z"/>
  <w16cex:commentExtensible w16cex:durableId="3CA2A40B" w16cex:dateUtc="2025-05-05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08B14BE7" w16cid:durableId="64EDEAEB"/>
  <w16cid:commentId w16cid:paraId="71E01E76" w16cid:durableId="64662F97"/>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Id w16cid:paraId="4D230CE3" w16cid:durableId="6574B4EA"/>
  <w16cid:commentId w16cid:paraId="50D773A0" w16cid:durableId="05D992DA"/>
  <w16cid:commentId w16cid:paraId="1C0B0605" w16cid:durableId="3CA2A4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CD908A" w14:textId="77777777" w:rsidR="005450B2" w:rsidRDefault="005450B2" w:rsidP="00BA23C4">
      <w:r>
        <w:separator/>
      </w:r>
    </w:p>
  </w:endnote>
  <w:endnote w:type="continuationSeparator" w:id="0">
    <w:p w14:paraId="737BF99F" w14:textId="77777777" w:rsidR="005450B2" w:rsidRDefault="005450B2"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F1640" w14:textId="77777777" w:rsidR="005450B2" w:rsidRDefault="005450B2" w:rsidP="00BA23C4">
      <w:r>
        <w:separator/>
      </w:r>
    </w:p>
  </w:footnote>
  <w:footnote w:type="continuationSeparator" w:id="0">
    <w:p w14:paraId="1DF2C7F5" w14:textId="77777777" w:rsidR="005450B2" w:rsidRDefault="005450B2"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4C9"/>
    <w:rsid w:val="00003A2F"/>
    <w:rsid w:val="000040A8"/>
    <w:rsid w:val="000073EB"/>
    <w:rsid w:val="000103A3"/>
    <w:rsid w:val="00012B28"/>
    <w:rsid w:val="00014E6B"/>
    <w:rsid w:val="00015B17"/>
    <w:rsid w:val="00020C0B"/>
    <w:rsid w:val="000269C1"/>
    <w:rsid w:val="00027072"/>
    <w:rsid w:val="00027108"/>
    <w:rsid w:val="000302B3"/>
    <w:rsid w:val="000352BF"/>
    <w:rsid w:val="00040D48"/>
    <w:rsid w:val="0004159C"/>
    <w:rsid w:val="00042904"/>
    <w:rsid w:val="00046108"/>
    <w:rsid w:val="00046223"/>
    <w:rsid w:val="000517D3"/>
    <w:rsid w:val="00052E68"/>
    <w:rsid w:val="00053560"/>
    <w:rsid w:val="000558EB"/>
    <w:rsid w:val="0005789E"/>
    <w:rsid w:val="0006195B"/>
    <w:rsid w:val="00062B5E"/>
    <w:rsid w:val="00063AFE"/>
    <w:rsid w:val="000707CC"/>
    <w:rsid w:val="00070ACE"/>
    <w:rsid w:val="00071040"/>
    <w:rsid w:val="00071E62"/>
    <w:rsid w:val="00075AD7"/>
    <w:rsid w:val="00077707"/>
    <w:rsid w:val="00080498"/>
    <w:rsid w:val="000827AF"/>
    <w:rsid w:val="000830B8"/>
    <w:rsid w:val="00085DC4"/>
    <w:rsid w:val="00090DAC"/>
    <w:rsid w:val="00092996"/>
    <w:rsid w:val="00092C64"/>
    <w:rsid w:val="00094217"/>
    <w:rsid w:val="000942F0"/>
    <w:rsid w:val="00094D22"/>
    <w:rsid w:val="00094ED9"/>
    <w:rsid w:val="00095454"/>
    <w:rsid w:val="00095929"/>
    <w:rsid w:val="000A0451"/>
    <w:rsid w:val="000A33C1"/>
    <w:rsid w:val="000A4D6A"/>
    <w:rsid w:val="000A4F50"/>
    <w:rsid w:val="000B011B"/>
    <w:rsid w:val="000B2DF2"/>
    <w:rsid w:val="000B3117"/>
    <w:rsid w:val="000B367D"/>
    <w:rsid w:val="000B463E"/>
    <w:rsid w:val="000B542C"/>
    <w:rsid w:val="000B6A60"/>
    <w:rsid w:val="000B7072"/>
    <w:rsid w:val="000C0337"/>
    <w:rsid w:val="000C0384"/>
    <w:rsid w:val="000C1D5C"/>
    <w:rsid w:val="000C5A9E"/>
    <w:rsid w:val="000C5CDE"/>
    <w:rsid w:val="000C62A2"/>
    <w:rsid w:val="000C7960"/>
    <w:rsid w:val="000D0271"/>
    <w:rsid w:val="000D4F01"/>
    <w:rsid w:val="000E1AA1"/>
    <w:rsid w:val="000E4739"/>
    <w:rsid w:val="000F0E47"/>
    <w:rsid w:val="000F24C6"/>
    <w:rsid w:val="000F3696"/>
    <w:rsid w:val="000F3CA0"/>
    <w:rsid w:val="000F54BC"/>
    <w:rsid w:val="000F7079"/>
    <w:rsid w:val="00100819"/>
    <w:rsid w:val="00100FD6"/>
    <w:rsid w:val="00101913"/>
    <w:rsid w:val="00101A72"/>
    <w:rsid w:val="001032F6"/>
    <w:rsid w:val="00104AD4"/>
    <w:rsid w:val="0011117B"/>
    <w:rsid w:val="00111C08"/>
    <w:rsid w:val="001132BB"/>
    <w:rsid w:val="0011351D"/>
    <w:rsid w:val="001207AD"/>
    <w:rsid w:val="00121838"/>
    <w:rsid w:val="001231A3"/>
    <w:rsid w:val="0012385E"/>
    <w:rsid w:val="00125454"/>
    <w:rsid w:val="00126FF6"/>
    <w:rsid w:val="001311F6"/>
    <w:rsid w:val="001315D2"/>
    <w:rsid w:val="001357E3"/>
    <w:rsid w:val="0014159F"/>
    <w:rsid w:val="00144A80"/>
    <w:rsid w:val="00144D05"/>
    <w:rsid w:val="00144E17"/>
    <w:rsid w:val="001459BD"/>
    <w:rsid w:val="00146082"/>
    <w:rsid w:val="001472D1"/>
    <w:rsid w:val="001514A5"/>
    <w:rsid w:val="00160664"/>
    <w:rsid w:val="00161C30"/>
    <w:rsid w:val="001620D2"/>
    <w:rsid w:val="00162516"/>
    <w:rsid w:val="00162BFE"/>
    <w:rsid w:val="001630B5"/>
    <w:rsid w:val="00165ADE"/>
    <w:rsid w:val="00167AE3"/>
    <w:rsid w:val="00180A76"/>
    <w:rsid w:val="001838CC"/>
    <w:rsid w:val="00183BE8"/>
    <w:rsid w:val="00183CDF"/>
    <w:rsid w:val="00183EC1"/>
    <w:rsid w:val="0018427E"/>
    <w:rsid w:val="001855A2"/>
    <w:rsid w:val="00185AE9"/>
    <w:rsid w:val="001876FC"/>
    <w:rsid w:val="00187D4B"/>
    <w:rsid w:val="00190806"/>
    <w:rsid w:val="0019372D"/>
    <w:rsid w:val="00196183"/>
    <w:rsid w:val="00197574"/>
    <w:rsid w:val="001A07F8"/>
    <w:rsid w:val="001A1189"/>
    <w:rsid w:val="001A14EB"/>
    <w:rsid w:val="001A1AC6"/>
    <w:rsid w:val="001A4B95"/>
    <w:rsid w:val="001A6938"/>
    <w:rsid w:val="001A6C6D"/>
    <w:rsid w:val="001B0A06"/>
    <w:rsid w:val="001B36ED"/>
    <w:rsid w:val="001B3B79"/>
    <w:rsid w:val="001B6F4F"/>
    <w:rsid w:val="001C0F15"/>
    <w:rsid w:val="001C4049"/>
    <w:rsid w:val="001C4574"/>
    <w:rsid w:val="001C72A6"/>
    <w:rsid w:val="001D04AB"/>
    <w:rsid w:val="001D24F3"/>
    <w:rsid w:val="001D4FEA"/>
    <w:rsid w:val="001D5611"/>
    <w:rsid w:val="001D6353"/>
    <w:rsid w:val="001D64C3"/>
    <w:rsid w:val="001E133D"/>
    <w:rsid w:val="001E1C1A"/>
    <w:rsid w:val="001E424B"/>
    <w:rsid w:val="001E4AB3"/>
    <w:rsid w:val="001E640A"/>
    <w:rsid w:val="001E7D0D"/>
    <w:rsid w:val="001F0ABE"/>
    <w:rsid w:val="001F501C"/>
    <w:rsid w:val="001F503B"/>
    <w:rsid w:val="001F5E11"/>
    <w:rsid w:val="001F6D59"/>
    <w:rsid w:val="00202BFC"/>
    <w:rsid w:val="00204A64"/>
    <w:rsid w:val="0020534C"/>
    <w:rsid w:val="002303F1"/>
    <w:rsid w:val="00231C40"/>
    <w:rsid w:val="00236602"/>
    <w:rsid w:val="00240CE0"/>
    <w:rsid w:val="00240E63"/>
    <w:rsid w:val="00241B9F"/>
    <w:rsid w:val="00244E1E"/>
    <w:rsid w:val="00244EEF"/>
    <w:rsid w:val="00246B9F"/>
    <w:rsid w:val="002506CE"/>
    <w:rsid w:val="00250D88"/>
    <w:rsid w:val="002611B1"/>
    <w:rsid w:val="0026137A"/>
    <w:rsid w:val="00261EC4"/>
    <w:rsid w:val="00262C78"/>
    <w:rsid w:val="00263A8D"/>
    <w:rsid w:val="00264F1C"/>
    <w:rsid w:val="00266A4E"/>
    <w:rsid w:val="00267DC0"/>
    <w:rsid w:val="0027078A"/>
    <w:rsid w:val="002747AD"/>
    <w:rsid w:val="002754A6"/>
    <w:rsid w:val="002758EE"/>
    <w:rsid w:val="00280B5C"/>
    <w:rsid w:val="0028169A"/>
    <w:rsid w:val="00291D8E"/>
    <w:rsid w:val="00292EA0"/>
    <w:rsid w:val="00294057"/>
    <w:rsid w:val="00294077"/>
    <w:rsid w:val="00294B72"/>
    <w:rsid w:val="00295972"/>
    <w:rsid w:val="00296549"/>
    <w:rsid w:val="002969F5"/>
    <w:rsid w:val="002A7CB2"/>
    <w:rsid w:val="002B0FC8"/>
    <w:rsid w:val="002B2ACA"/>
    <w:rsid w:val="002B542B"/>
    <w:rsid w:val="002B68A4"/>
    <w:rsid w:val="002B6F14"/>
    <w:rsid w:val="002B7E98"/>
    <w:rsid w:val="002C0BF1"/>
    <w:rsid w:val="002C1B4B"/>
    <w:rsid w:val="002C4FE2"/>
    <w:rsid w:val="002C50C1"/>
    <w:rsid w:val="002C6D40"/>
    <w:rsid w:val="002C71DF"/>
    <w:rsid w:val="002C7B39"/>
    <w:rsid w:val="002D3099"/>
    <w:rsid w:val="002E35CF"/>
    <w:rsid w:val="002E4081"/>
    <w:rsid w:val="002E49E2"/>
    <w:rsid w:val="002E70C1"/>
    <w:rsid w:val="002F19B7"/>
    <w:rsid w:val="002F2A36"/>
    <w:rsid w:val="002F6B40"/>
    <w:rsid w:val="00303999"/>
    <w:rsid w:val="003049DD"/>
    <w:rsid w:val="0030536A"/>
    <w:rsid w:val="00305A23"/>
    <w:rsid w:val="00306D1E"/>
    <w:rsid w:val="003102F4"/>
    <w:rsid w:val="00311B77"/>
    <w:rsid w:val="0031260B"/>
    <w:rsid w:val="003139B6"/>
    <w:rsid w:val="003142F5"/>
    <w:rsid w:val="0031687B"/>
    <w:rsid w:val="00317F03"/>
    <w:rsid w:val="00327446"/>
    <w:rsid w:val="00327F03"/>
    <w:rsid w:val="003308AB"/>
    <w:rsid w:val="003328A1"/>
    <w:rsid w:val="00337C37"/>
    <w:rsid w:val="00337D84"/>
    <w:rsid w:val="00337FFA"/>
    <w:rsid w:val="00344585"/>
    <w:rsid w:val="00347392"/>
    <w:rsid w:val="0035167D"/>
    <w:rsid w:val="00352116"/>
    <w:rsid w:val="00353268"/>
    <w:rsid w:val="00355E7E"/>
    <w:rsid w:val="003570B0"/>
    <w:rsid w:val="00360CF6"/>
    <w:rsid w:val="00362B7D"/>
    <w:rsid w:val="00370CAD"/>
    <w:rsid w:val="00377816"/>
    <w:rsid w:val="003834CB"/>
    <w:rsid w:val="00383ED8"/>
    <w:rsid w:val="0039011D"/>
    <w:rsid w:val="00391101"/>
    <w:rsid w:val="00391649"/>
    <w:rsid w:val="00391F6D"/>
    <w:rsid w:val="00392DD4"/>
    <w:rsid w:val="00393242"/>
    <w:rsid w:val="00393DA5"/>
    <w:rsid w:val="003A6073"/>
    <w:rsid w:val="003A6B42"/>
    <w:rsid w:val="003A6BF2"/>
    <w:rsid w:val="003B350C"/>
    <w:rsid w:val="003B367A"/>
    <w:rsid w:val="003B5511"/>
    <w:rsid w:val="003B604E"/>
    <w:rsid w:val="003B6D1A"/>
    <w:rsid w:val="003C023E"/>
    <w:rsid w:val="003C0461"/>
    <w:rsid w:val="003C140D"/>
    <w:rsid w:val="003C328A"/>
    <w:rsid w:val="003C4859"/>
    <w:rsid w:val="003C70B3"/>
    <w:rsid w:val="003C7E21"/>
    <w:rsid w:val="003D086F"/>
    <w:rsid w:val="003D25BE"/>
    <w:rsid w:val="003D3A3F"/>
    <w:rsid w:val="003D53D7"/>
    <w:rsid w:val="003D6375"/>
    <w:rsid w:val="003D6DEC"/>
    <w:rsid w:val="003E1B98"/>
    <w:rsid w:val="003E264D"/>
    <w:rsid w:val="003E3F19"/>
    <w:rsid w:val="003F2494"/>
    <w:rsid w:val="003F269C"/>
    <w:rsid w:val="003F4F55"/>
    <w:rsid w:val="003F599E"/>
    <w:rsid w:val="00400B20"/>
    <w:rsid w:val="00400BD0"/>
    <w:rsid w:val="0040123F"/>
    <w:rsid w:val="00403D7D"/>
    <w:rsid w:val="0040408F"/>
    <w:rsid w:val="00404269"/>
    <w:rsid w:val="00404B92"/>
    <w:rsid w:val="00410F43"/>
    <w:rsid w:val="0041130F"/>
    <w:rsid w:val="00411AC0"/>
    <w:rsid w:val="004128B9"/>
    <w:rsid w:val="00415D28"/>
    <w:rsid w:val="00416273"/>
    <w:rsid w:val="00422639"/>
    <w:rsid w:val="00422AF4"/>
    <w:rsid w:val="00423BE2"/>
    <w:rsid w:val="0042491E"/>
    <w:rsid w:val="0042595B"/>
    <w:rsid w:val="00425E8C"/>
    <w:rsid w:val="00427649"/>
    <w:rsid w:val="00430F14"/>
    <w:rsid w:val="0043246F"/>
    <w:rsid w:val="0043356E"/>
    <w:rsid w:val="004336CC"/>
    <w:rsid w:val="00434885"/>
    <w:rsid w:val="00434F63"/>
    <w:rsid w:val="00440271"/>
    <w:rsid w:val="00440CE1"/>
    <w:rsid w:val="004411CD"/>
    <w:rsid w:val="00443322"/>
    <w:rsid w:val="004467C6"/>
    <w:rsid w:val="00452C37"/>
    <w:rsid w:val="00453CED"/>
    <w:rsid w:val="00455AA1"/>
    <w:rsid w:val="00456CF3"/>
    <w:rsid w:val="0046279A"/>
    <w:rsid w:val="00465C80"/>
    <w:rsid w:val="00466295"/>
    <w:rsid w:val="00466A93"/>
    <w:rsid w:val="00471D2E"/>
    <w:rsid w:val="00472C10"/>
    <w:rsid w:val="00474399"/>
    <w:rsid w:val="00474BD3"/>
    <w:rsid w:val="00474E5D"/>
    <w:rsid w:val="00474F81"/>
    <w:rsid w:val="00475D5E"/>
    <w:rsid w:val="0048142F"/>
    <w:rsid w:val="0048362B"/>
    <w:rsid w:val="004856FF"/>
    <w:rsid w:val="004879FD"/>
    <w:rsid w:val="004935ED"/>
    <w:rsid w:val="0049599C"/>
    <w:rsid w:val="004964A4"/>
    <w:rsid w:val="004A2C4E"/>
    <w:rsid w:val="004A7121"/>
    <w:rsid w:val="004B1668"/>
    <w:rsid w:val="004B201E"/>
    <w:rsid w:val="004B4512"/>
    <w:rsid w:val="004B5241"/>
    <w:rsid w:val="004B60FC"/>
    <w:rsid w:val="004B717D"/>
    <w:rsid w:val="004C44A3"/>
    <w:rsid w:val="004D42C9"/>
    <w:rsid w:val="004D53D6"/>
    <w:rsid w:val="004D554D"/>
    <w:rsid w:val="004E0AFB"/>
    <w:rsid w:val="004E4EF2"/>
    <w:rsid w:val="004E5BAD"/>
    <w:rsid w:val="004E74AF"/>
    <w:rsid w:val="004E77FA"/>
    <w:rsid w:val="004E7814"/>
    <w:rsid w:val="004E782D"/>
    <w:rsid w:val="004F0715"/>
    <w:rsid w:val="004F33C7"/>
    <w:rsid w:val="004F4256"/>
    <w:rsid w:val="004F604A"/>
    <w:rsid w:val="004F7DA0"/>
    <w:rsid w:val="00501C3F"/>
    <w:rsid w:val="00504032"/>
    <w:rsid w:val="005051B5"/>
    <w:rsid w:val="0050567D"/>
    <w:rsid w:val="00506C1F"/>
    <w:rsid w:val="0051175F"/>
    <w:rsid w:val="005127C5"/>
    <w:rsid w:val="005138EE"/>
    <w:rsid w:val="005140C7"/>
    <w:rsid w:val="00514990"/>
    <w:rsid w:val="005157AB"/>
    <w:rsid w:val="005215AA"/>
    <w:rsid w:val="00521B97"/>
    <w:rsid w:val="0052737F"/>
    <w:rsid w:val="00527E79"/>
    <w:rsid w:val="005347BE"/>
    <w:rsid w:val="005450B2"/>
    <w:rsid w:val="00546F4A"/>
    <w:rsid w:val="00552960"/>
    <w:rsid w:val="005540E2"/>
    <w:rsid w:val="005604B7"/>
    <w:rsid w:val="005616B0"/>
    <w:rsid w:val="00562DEA"/>
    <w:rsid w:val="0056330C"/>
    <w:rsid w:val="00563C26"/>
    <w:rsid w:val="00566B6A"/>
    <w:rsid w:val="005671F9"/>
    <w:rsid w:val="00570DEC"/>
    <w:rsid w:val="005718E8"/>
    <w:rsid w:val="00571D35"/>
    <w:rsid w:val="00572B3A"/>
    <w:rsid w:val="00573BE6"/>
    <w:rsid w:val="00573C8F"/>
    <w:rsid w:val="00576A51"/>
    <w:rsid w:val="0057792C"/>
    <w:rsid w:val="00580D5E"/>
    <w:rsid w:val="005819FA"/>
    <w:rsid w:val="00583732"/>
    <w:rsid w:val="00585506"/>
    <w:rsid w:val="0058715D"/>
    <w:rsid w:val="0058751A"/>
    <w:rsid w:val="0059412F"/>
    <w:rsid w:val="00595521"/>
    <w:rsid w:val="00595813"/>
    <w:rsid w:val="00596B87"/>
    <w:rsid w:val="005A0455"/>
    <w:rsid w:val="005A0603"/>
    <w:rsid w:val="005A1A4A"/>
    <w:rsid w:val="005A46A0"/>
    <w:rsid w:val="005A6732"/>
    <w:rsid w:val="005A6C40"/>
    <w:rsid w:val="005B1951"/>
    <w:rsid w:val="005B37D5"/>
    <w:rsid w:val="005B438B"/>
    <w:rsid w:val="005B4D85"/>
    <w:rsid w:val="005B57C6"/>
    <w:rsid w:val="005B6D36"/>
    <w:rsid w:val="005C06EA"/>
    <w:rsid w:val="005C1B5B"/>
    <w:rsid w:val="005C233A"/>
    <w:rsid w:val="005C3D37"/>
    <w:rsid w:val="005C4693"/>
    <w:rsid w:val="005C609F"/>
    <w:rsid w:val="005D1898"/>
    <w:rsid w:val="005D3FE4"/>
    <w:rsid w:val="005D6347"/>
    <w:rsid w:val="005D7B7E"/>
    <w:rsid w:val="005E05F0"/>
    <w:rsid w:val="005E5137"/>
    <w:rsid w:val="005E6CB9"/>
    <w:rsid w:val="005F0643"/>
    <w:rsid w:val="005F14A8"/>
    <w:rsid w:val="005F1D89"/>
    <w:rsid w:val="005F21CD"/>
    <w:rsid w:val="005F23CE"/>
    <w:rsid w:val="005F292D"/>
    <w:rsid w:val="005F4B28"/>
    <w:rsid w:val="005F5378"/>
    <w:rsid w:val="005F58B9"/>
    <w:rsid w:val="005F5ACD"/>
    <w:rsid w:val="005F68A5"/>
    <w:rsid w:val="005F7B03"/>
    <w:rsid w:val="0060112F"/>
    <w:rsid w:val="006026A7"/>
    <w:rsid w:val="00606061"/>
    <w:rsid w:val="00610750"/>
    <w:rsid w:val="00613081"/>
    <w:rsid w:val="006147A5"/>
    <w:rsid w:val="00622A7C"/>
    <w:rsid w:val="00624E4C"/>
    <w:rsid w:val="00625E14"/>
    <w:rsid w:val="00627366"/>
    <w:rsid w:val="00627DD3"/>
    <w:rsid w:val="00631831"/>
    <w:rsid w:val="0063285E"/>
    <w:rsid w:val="006352B3"/>
    <w:rsid w:val="00637D2E"/>
    <w:rsid w:val="00640A18"/>
    <w:rsid w:val="0064196F"/>
    <w:rsid w:val="0064262C"/>
    <w:rsid w:val="00646B10"/>
    <w:rsid w:val="00647F78"/>
    <w:rsid w:val="00650117"/>
    <w:rsid w:val="00650CA1"/>
    <w:rsid w:val="006523C5"/>
    <w:rsid w:val="006578CB"/>
    <w:rsid w:val="00660E14"/>
    <w:rsid w:val="0066105E"/>
    <w:rsid w:val="0066172A"/>
    <w:rsid w:val="00661CD8"/>
    <w:rsid w:val="0066241A"/>
    <w:rsid w:val="006719EE"/>
    <w:rsid w:val="0067259C"/>
    <w:rsid w:val="006727DF"/>
    <w:rsid w:val="00673B56"/>
    <w:rsid w:val="00675E1E"/>
    <w:rsid w:val="006764AC"/>
    <w:rsid w:val="00676563"/>
    <w:rsid w:val="00676D13"/>
    <w:rsid w:val="00683662"/>
    <w:rsid w:val="00683FF8"/>
    <w:rsid w:val="0068425E"/>
    <w:rsid w:val="006846DA"/>
    <w:rsid w:val="00686AF3"/>
    <w:rsid w:val="006879AC"/>
    <w:rsid w:val="00687C13"/>
    <w:rsid w:val="00691B71"/>
    <w:rsid w:val="006935CB"/>
    <w:rsid w:val="0069451A"/>
    <w:rsid w:val="00695918"/>
    <w:rsid w:val="006A1500"/>
    <w:rsid w:val="006A23C2"/>
    <w:rsid w:val="006A53C8"/>
    <w:rsid w:val="006A5A81"/>
    <w:rsid w:val="006B0483"/>
    <w:rsid w:val="006B3452"/>
    <w:rsid w:val="006B3E80"/>
    <w:rsid w:val="006C068D"/>
    <w:rsid w:val="006C2797"/>
    <w:rsid w:val="006C333A"/>
    <w:rsid w:val="006C4F81"/>
    <w:rsid w:val="006C7019"/>
    <w:rsid w:val="006C7C51"/>
    <w:rsid w:val="006D050C"/>
    <w:rsid w:val="006D1233"/>
    <w:rsid w:val="006D21CA"/>
    <w:rsid w:val="006D4B24"/>
    <w:rsid w:val="006D658B"/>
    <w:rsid w:val="006E005F"/>
    <w:rsid w:val="006E0EDA"/>
    <w:rsid w:val="006E3DF0"/>
    <w:rsid w:val="006E3F19"/>
    <w:rsid w:val="006E572B"/>
    <w:rsid w:val="006E6F36"/>
    <w:rsid w:val="006F2001"/>
    <w:rsid w:val="006F53C7"/>
    <w:rsid w:val="006F6D21"/>
    <w:rsid w:val="006F7AAB"/>
    <w:rsid w:val="00702F10"/>
    <w:rsid w:val="007041CC"/>
    <w:rsid w:val="00707342"/>
    <w:rsid w:val="00712D79"/>
    <w:rsid w:val="0071354A"/>
    <w:rsid w:val="00720B35"/>
    <w:rsid w:val="00722065"/>
    <w:rsid w:val="007232C8"/>
    <w:rsid w:val="00724217"/>
    <w:rsid w:val="00726405"/>
    <w:rsid w:val="00727BD9"/>
    <w:rsid w:val="00730BE1"/>
    <w:rsid w:val="0073170F"/>
    <w:rsid w:val="0073221F"/>
    <w:rsid w:val="00732C79"/>
    <w:rsid w:val="007346C0"/>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54C8"/>
    <w:rsid w:val="007559C2"/>
    <w:rsid w:val="0075753E"/>
    <w:rsid w:val="0075765A"/>
    <w:rsid w:val="00760CE5"/>
    <w:rsid w:val="00761833"/>
    <w:rsid w:val="00764F66"/>
    <w:rsid w:val="00766844"/>
    <w:rsid w:val="00767634"/>
    <w:rsid w:val="00767A8F"/>
    <w:rsid w:val="00770052"/>
    <w:rsid w:val="00775A1A"/>
    <w:rsid w:val="00777F36"/>
    <w:rsid w:val="0078174A"/>
    <w:rsid w:val="00783431"/>
    <w:rsid w:val="00783B6E"/>
    <w:rsid w:val="0078558B"/>
    <w:rsid w:val="007877F8"/>
    <w:rsid w:val="0079272B"/>
    <w:rsid w:val="00792AC9"/>
    <w:rsid w:val="007936C7"/>
    <w:rsid w:val="00794E4A"/>
    <w:rsid w:val="00795193"/>
    <w:rsid w:val="00797035"/>
    <w:rsid w:val="00797367"/>
    <w:rsid w:val="007A3FC9"/>
    <w:rsid w:val="007A594D"/>
    <w:rsid w:val="007A779D"/>
    <w:rsid w:val="007B3AD1"/>
    <w:rsid w:val="007B4931"/>
    <w:rsid w:val="007B69AF"/>
    <w:rsid w:val="007C2DCE"/>
    <w:rsid w:val="007C2EFA"/>
    <w:rsid w:val="007C5680"/>
    <w:rsid w:val="007C6077"/>
    <w:rsid w:val="007D420C"/>
    <w:rsid w:val="007D51BF"/>
    <w:rsid w:val="007E3522"/>
    <w:rsid w:val="007E576F"/>
    <w:rsid w:val="007E7BCC"/>
    <w:rsid w:val="007F0E8C"/>
    <w:rsid w:val="007F1B6B"/>
    <w:rsid w:val="007F1C11"/>
    <w:rsid w:val="00801462"/>
    <w:rsid w:val="00804AA3"/>
    <w:rsid w:val="00807042"/>
    <w:rsid w:val="008074C6"/>
    <w:rsid w:val="0081458D"/>
    <w:rsid w:val="008162E7"/>
    <w:rsid w:val="00816E87"/>
    <w:rsid w:val="00820AA1"/>
    <w:rsid w:val="00821CF8"/>
    <w:rsid w:val="00822412"/>
    <w:rsid w:val="00825918"/>
    <w:rsid w:val="00827A9D"/>
    <w:rsid w:val="00831F11"/>
    <w:rsid w:val="00832508"/>
    <w:rsid w:val="008332D8"/>
    <w:rsid w:val="00837275"/>
    <w:rsid w:val="00837F3A"/>
    <w:rsid w:val="00842E83"/>
    <w:rsid w:val="00843255"/>
    <w:rsid w:val="008448C6"/>
    <w:rsid w:val="00844F56"/>
    <w:rsid w:val="00845845"/>
    <w:rsid w:val="008513D8"/>
    <w:rsid w:val="008520BF"/>
    <w:rsid w:val="008524DB"/>
    <w:rsid w:val="00852A99"/>
    <w:rsid w:val="008572BA"/>
    <w:rsid w:val="00860204"/>
    <w:rsid w:val="00861E2C"/>
    <w:rsid w:val="008653E8"/>
    <w:rsid w:val="00866CE0"/>
    <w:rsid w:val="00870E6E"/>
    <w:rsid w:val="00870FF7"/>
    <w:rsid w:val="00871AF2"/>
    <w:rsid w:val="0087265B"/>
    <w:rsid w:val="00873C6D"/>
    <w:rsid w:val="008741C6"/>
    <w:rsid w:val="00877806"/>
    <w:rsid w:val="00880811"/>
    <w:rsid w:val="00880CDA"/>
    <w:rsid w:val="00883F4B"/>
    <w:rsid w:val="00886107"/>
    <w:rsid w:val="00887B42"/>
    <w:rsid w:val="008913EA"/>
    <w:rsid w:val="00891C0A"/>
    <w:rsid w:val="00894548"/>
    <w:rsid w:val="00897A2F"/>
    <w:rsid w:val="008A05D4"/>
    <w:rsid w:val="008A20AC"/>
    <w:rsid w:val="008A29C0"/>
    <w:rsid w:val="008A5164"/>
    <w:rsid w:val="008B09F8"/>
    <w:rsid w:val="008B3591"/>
    <w:rsid w:val="008C48CE"/>
    <w:rsid w:val="008D2E4F"/>
    <w:rsid w:val="008D50B4"/>
    <w:rsid w:val="008D5B4B"/>
    <w:rsid w:val="008D6D06"/>
    <w:rsid w:val="008E0561"/>
    <w:rsid w:val="008E0ED0"/>
    <w:rsid w:val="008E0ED5"/>
    <w:rsid w:val="008E11DB"/>
    <w:rsid w:val="008E1227"/>
    <w:rsid w:val="008E19C5"/>
    <w:rsid w:val="008E2CB0"/>
    <w:rsid w:val="008E50F7"/>
    <w:rsid w:val="008E70E2"/>
    <w:rsid w:val="008F02BE"/>
    <w:rsid w:val="008F2AEB"/>
    <w:rsid w:val="008F2F08"/>
    <w:rsid w:val="008F510F"/>
    <w:rsid w:val="008F5A9D"/>
    <w:rsid w:val="00901589"/>
    <w:rsid w:val="009025F8"/>
    <w:rsid w:val="00903710"/>
    <w:rsid w:val="009141D4"/>
    <w:rsid w:val="00915CAD"/>
    <w:rsid w:val="00925837"/>
    <w:rsid w:val="00927368"/>
    <w:rsid w:val="00930A4F"/>
    <w:rsid w:val="00933A05"/>
    <w:rsid w:val="00934167"/>
    <w:rsid w:val="009352F4"/>
    <w:rsid w:val="00941D9C"/>
    <w:rsid w:val="00942B68"/>
    <w:rsid w:val="009446C2"/>
    <w:rsid w:val="009460F6"/>
    <w:rsid w:val="00950171"/>
    <w:rsid w:val="009505EA"/>
    <w:rsid w:val="00950AC4"/>
    <w:rsid w:val="009519DE"/>
    <w:rsid w:val="009526B5"/>
    <w:rsid w:val="00955D57"/>
    <w:rsid w:val="00956D13"/>
    <w:rsid w:val="009604BB"/>
    <w:rsid w:val="0096051F"/>
    <w:rsid w:val="00960819"/>
    <w:rsid w:val="00963599"/>
    <w:rsid w:val="00965C2C"/>
    <w:rsid w:val="00966619"/>
    <w:rsid w:val="009715AA"/>
    <w:rsid w:val="00971FAE"/>
    <w:rsid w:val="00973260"/>
    <w:rsid w:val="00974C59"/>
    <w:rsid w:val="00975890"/>
    <w:rsid w:val="00980720"/>
    <w:rsid w:val="00980E13"/>
    <w:rsid w:val="00981195"/>
    <w:rsid w:val="0098160C"/>
    <w:rsid w:val="009824D9"/>
    <w:rsid w:val="00982C7C"/>
    <w:rsid w:val="0098416D"/>
    <w:rsid w:val="00987072"/>
    <w:rsid w:val="00990CDB"/>
    <w:rsid w:val="00994534"/>
    <w:rsid w:val="00994CAC"/>
    <w:rsid w:val="009A1EBD"/>
    <w:rsid w:val="009A3B6E"/>
    <w:rsid w:val="009A4F95"/>
    <w:rsid w:val="009B00F5"/>
    <w:rsid w:val="009B2557"/>
    <w:rsid w:val="009B55E1"/>
    <w:rsid w:val="009B7307"/>
    <w:rsid w:val="009B7CCE"/>
    <w:rsid w:val="009C012E"/>
    <w:rsid w:val="009C076B"/>
    <w:rsid w:val="009C19EA"/>
    <w:rsid w:val="009C19F2"/>
    <w:rsid w:val="009C2909"/>
    <w:rsid w:val="009C2D84"/>
    <w:rsid w:val="009C4623"/>
    <w:rsid w:val="009D5847"/>
    <w:rsid w:val="009D69A0"/>
    <w:rsid w:val="009D7CB2"/>
    <w:rsid w:val="009D7CCB"/>
    <w:rsid w:val="009E1A53"/>
    <w:rsid w:val="009E222A"/>
    <w:rsid w:val="009E3FA1"/>
    <w:rsid w:val="009E4FBE"/>
    <w:rsid w:val="009E5F05"/>
    <w:rsid w:val="009E66DE"/>
    <w:rsid w:val="009E7F73"/>
    <w:rsid w:val="009F31B9"/>
    <w:rsid w:val="009F6DBB"/>
    <w:rsid w:val="009F7985"/>
    <w:rsid w:val="00A01E1D"/>
    <w:rsid w:val="00A0275E"/>
    <w:rsid w:val="00A03208"/>
    <w:rsid w:val="00A06C6F"/>
    <w:rsid w:val="00A07118"/>
    <w:rsid w:val="00A13C4C"/>
    <w:rsid w:val="00A14229"/>
    <w:rsid w:val="00A213AC"/>
    <w:rsid w:val="00A24256"/>
    <w:rsid w:val="00A243AA"/>
    <w:rsid w:val="00A250C4"/>
    <w:rsid w:val="00A267FC"/>
    <w:rsid w:val="00A31B58"/>
    <w:rsid w:val="00A3799C"/>
    <w:rsid w:val="00A4024C"/>
    <w:rsid w:val="00A402BD"/>
    <w:rsid w:val="00A42273"/>
    <w:rsid w:val="00A429A5"/>
    <w:rsid w:val="00A4541E"/>
    <w:rsid w:val="00A45522"/>
    <w:rsid w:val="00A45B3C"/>
    <w:rsid w:val="00A47C9D"/>
    <w:rsid w:val="00A5036D"/>
    <w:rsid w:val="00A53FAF"/>
    <w:rsid w:val="00A5407E"/>
    <w:rsid w:val="00A55960"/>
    <w:rsid w:val="00A567C8"/>
    <w:rsid w:val="00A56E6D"/>
    <w:rsid w:val="00A57DDF"/>
    <w:rsid w:val="00A60E3E"/>
    <w:rsid w:val="00A70854"/>
    <w:rsid w:val="00A71E02"/>
    <w:rsid w:val="00A75337"/>
    <w:rsid w:val="00A76AD3"/>
    <w:rsid w:val="00A77F22"/>
    <w:rsid w:val="00A80974"/>
    <w:rsid w:val="00A81C09"/>
    <w:rsid w:val="00A830FB"/>
    <w:rsid w:val="00A844D6"/>
    <w:rsid w:val="00A85CF3"/>
    <w:rsid w:val="00A85D3F"/>
    <w:rsid w:val="00A877B6"/>
    <w:rsid w:val="00A87CD7"/>
    <w:rsid w:val="00A907AD"/>
    <w:rsid w:val="00A91F3E"/>
    <w:rsid w:val="00A93B2E"/>
    <w:rsid w:val="00A94917"/>
    <w:rsid w:val="00AA0E75"/>
    <w:rsid w:val="00AA1B0B"/>
    <w:rsid w:val="00AA5167"/>
    <w:rsid w:val="00AA5A78"/>
    <w:rsid w:val="00AA7F74"/>
    <w:rsid w:val="00AB32F5"/>
    <w:rsid w:val="00AB5818"/>
    <w:rsid w:val="00AB7A24"/>
    <w:rsid w:val="00AB7C2A"/>
    <w:rsid w:val="00AB7E23"/>
    <w:rsid w:val="00AC0A84"/>
    <w:rsid w:val="00AC0BB2"/>
    <w:rsid w:val="00AC1FC3"/>
    <w:rsid w:val="00AC3ECD"/>
    <w:rsid w:val="00AC42D6"/>
    <w:rsid w:val="00AC60C7"/>
    <w:rsid w:val="00AC68C6"/>
    <w:rsid w:val="00AD1250"/>
    <w:rsid w:val="00AD212D"/>
    <w:rsid w:val="00AD52E3"/>
    <w:rsid w:val="00AE4806"/>
    <w:rsid w:val="00AE5534"/>
    <w:rsid w:val="00AE6088"/>
    <w:rsid w:val="00AE612B"/>
    <w:rsid w:val="00AE61BA"/>
    <w:rsid w:val="00AE699E"/>
    <w:rsid w:val="00AE7B2B"/>
    <w:rsid w:val="00AF3721"/>
    <w:rsid w:val="00AF575F"/>
    <w:rsid w:val="00AF6D6C"/>
    <w:rsid w:val="00B000BA"/>
    <w:rsid w:val="00B000FC"/>
    <w:rsid w:val="00B00169"/>
    <w:rsid w:val="00B02053"/>
    <w:rsid w:val="00B0459F"/>
    <w:rsid w:val="00B10295"/>
    <w:rsid w:val="00B12CDF"/>
    <w:rsid w:val="00B1353E"/>
    <w:rsid w:val="00B1569B"/>
    <w:rsid w:val="00B17222"/>
    <w:rsid w:val="00B17A7E"/>
    <w:rsid w:val="00B17B7A"/>
    <w:rsid w:val="00B214A8"/>
    <w:rsid w:val="00B21624"/>
    <w:rsid w:val="00B25F32"/>
    <w:rsid w:val="00B26540"/>
    <w:rsid w:val="00B312DC"/>
    <w:rsid w:val="00B326F5"/>
    <w:rsid w:val="00B40F1A"/>
    <w:rsid w:val="00B458B5"/>
    <w:rsid w:val="00B45902"/>
    <w:rsid w:val="00B5497E"/>
    <w:rsid w:val="00B56FD4"/>
    <w:rsid w:val="00B60146"/>
    <w:rsid w:val="00B60902"/>
    <w:rsid w:val="00B614BA"/>
    <w:rsid w:val="00B63169"/>
    <w:rsid w:val="00B647D3"/>
    <w:rsid w:val="00B7193D"/>
    <w:rsid w:val="00B7428B"/>
    <w:rsid w:val="00B904EB"/>
    <w:rsid w:val="00B90C00"/>
    <w:rsid w:val="00B915D6"/>
    <w:rsid w:val="00B95CE6"/>
    <w:rsid w:val="00BA23C4"/>
    <w:rsid w:val="00BA3615"/>
    <w:rsid w:val="00BA77EC"/>
    <w:rsid w:val="00BB6253"/>
    <w:rsid w:val="00BB6987"/>
    <w:rsid w:val="00BC071C"/>
    <w:rsid w:val="00BC4368"/>
    <w:rsid w:val="00BC615C"/>
    <w:rsid w:val="00BC6296"/>
    <w:rsid w:val="00BD2E99"/>
    <w:rsid w:val="00BD371A"/>
    <w:rsid w:val="00BD4BC3"/>
    <w:rsid w:val="00BD6597"/>
    <w:rsid w:val="00BD69D4"/>
    <w:rsid w:val="00BE0A5C"/>
    <w:rsid w:val="00BE295E"/>
    <w:rsid w:val="00BE34A4"/>
    <w:rsid w:val="00BE3795"/>
    <w:rsid w:val="00BE46DE"/>
    <w:rsid w:val="00BE4726"/>
    <w:rsid w:val="00BE660C"/>
    <w:rsid w:val="00BE6B59"/>
    <w:rsid w:val="00BE7938"/>
    <w:rsid w:val="00BF2413"/>
    <w:rsid w:val="00BF2D6A"/>
    <w:rsid w:val="00BF3E16"/>
    <w:rsid w:val="00BF3FB3"/>
    <w:rsid w:val="00BF7E69"/>
    <w:rsid w:val="00C0082E"/>
    <w:rsid w:val="00C02949"/>
    <w:rsid w:val="00C06135"/>
    <w:rsid w:val="00C11CE9"/>
    <w:rsid w:val="00C1293A"/>
    <w:rsid w:val="00C14169"/>
    <w:rsid w:val="00C146F8"/>
    <w:rsid w:val="00C154C7"/>
    <w:rsid w:val="00C15F07"/>
    <w:rsid w:val="00C17440"/>
    <w:rsid w:val="00C21AD2"/>
    <w:rsid w:val="00C2483E"/>
    <w:rsid w:val="00C259F8"/>
    <w:rsid w:val="00C3001E"/>
    <w:rsid w:val="00C3008C"/>
    <w:rsid w:val="00C32726"/>
    <w:rsid w:val="00C32F9E"/>
    <w:rsid w:val="00C33941"/>
    <w:rsid w:val="00C33E94"/>
    <w:rsid w:val="00C347E8"/>
    <w:rsid w:val="00C4392C"/>
    <w:rsid w:val="00C44149"/>
    <w:rsid w:val="00C4526D"/>
    <w:rsid w:val="00C46DA2"/>
    <w:rsid w:val="00C523F9"/>
    <w:rsid w:val="00C52CB6"/>
    <w:rsid w:val="00C553BA"/>
    <w:rsid w:val="00C57FAF"/>
    <w:rsid w:val="00C61067"/>
    <w:rsid w:val="00C6133C"/>
    <w:rsid w:val="00C64E39"/>
    <w:rsid w:val="00C66E94"/>
    <w:rsid w:val="00C7482F"/>
    <w:rsid w:val="00C8037E"/>
    <w:rsid w:val="00C81AFA"/>
    <w:rsid w:val="00C85018"/>
    <w:rsid w:val="00C85510"/>
    <w:rsid w:val="00C90394"/>
    <w:rsid w:val="00C90883"/>
    <w:rsid w:val="00C92E0B"/>
    <w:rsid w:val="00C9371B"/>
    <w:rsid w:val="00C93BD5"/>
    <w:rsid w:val="00C94CC7"/>
    <w:rsid w:val="00C95171"/>
    <w:rsid w:val="00C967C3"/>
    <w:rsid w:val="00C9696B"/>
    <w:rsid w:val="00CA3945"/>
    <w:rsid w:val="00CA61CB"/>
    <w:rsid w:val="00CB08AA"/>
    <w:rsid w:val="00CB6F73"/>
    <w:rsid w:val="00CC0A46"/>
    <w:rsid w:val="00CC102C"/>
    <w:rsid w:val="00CC6985"/>
    <w:rsid w:val="00CD0ED9"/>
    <w:rsid w:val="00CD14C2"/>
    <w:rsid w:val="00CD168F"/>
    <w:rsid w:val="00CD27A3"/>
    <w:rsid w:val="00CD30F0"/>
    <w:rsid w:val="00CD4B34"/>
    <w:rsid w:val="00CD54F7"/>
    <w:rsid w:val="00CE0E96"/>
    <w:rsid w:val="00CE213A"/>
    <w:rsid w:val="00CE260E"/>
    <w:rsid w:val="00CE2C8D"/>
    <w:rsid w:val="00CE2F39"/>
    <w:rsid w:val="00CE6B2B"/>
    <w:rsid w:val="00CF0EC0"/>
    <w:rsid w:val="00CF1091"/>
    <w:rsid w:val="00CF3191"/>
    <w:rsid w:val="00CF34F6"/>
    <w:rsid w:val="00CF5FA9"/>
    <w:rsid w:val="00CF6DC7"/>
    <w:rsid w:val="00D031C7"/>
    <w:rsid w:val="00D047C7"/>
    <w:rsid w:val="00D04833"/>
    <w:rsid w:val="00D050F7"/>
    <w:rsid w:val="00D1044B"/>
    <w:rsid w:val="00D12F4A"/>
    <w:rsid w:val="00D13931"/>
    <w:rsid w:val="00D15C3E"/>
    <w:rsid w:val="00D16228"/>
    <w:rsid w:val="00D165FA"/>
    <w:rsid w:val="00D211E4"/>
    <w:rsid w:val="00D216A4"/>
    <w:rsid w:val="00D21A04"/>
    <w:rsid w:val="00D26611"/>
    <w:rsid w:val="00D27EC7"/>
    <w:rsid w:val="00D30121"/>
    <w:rsid w:val="00D328BA"/>
    <w:rsid w:val="00D35DBC"/>
    <w:rsid w:val="00D36940"/>
    <w:rsid w:val="00D37BCD"/>
    <w:rsid w:val="00D418A8"/>
    <w:rsid w:val="00D41B52"/>
    <w:rsid w:val="00D41E1D"/>
    <w:rsid w:val="00D44D11"/>
    <w:rsid w:val="00D46933"/>
    <w:rsid w:val="00D47116"/>
    <w:rsid w:val="00D47859"/>
    <w:rsid w:val="00D501CC"/>
    <w:rsid w:val="00D539BD"/>
    <w:rsid w:val="00D56D92"/>
    <w:rsid w:val="00D603E5"/>
    <w:rsid w:val="00D60796"/>
    <w:rsid w:val="00D6079B"/>
    <w:rsid w:val="00D653CD"/>
    <w:rsid w:val="00D65636"/>
    <w:rsid w:val="00D65666"/>
    <w:rsid w:val="00D65D86"/>
    <w:rsid w:val="00D6678D"/>
    <w:rsid w:val="00D71452"/>
    <w:rsid w:val="00D72739"/>
    <w:rsid w:val="00D736B4"/>
    <w:rsid w:val="00D7603A"/>
    <w:rsid w:val="00D80681"/>
    <w:rsid w:val="00D80C6D"/>
    <w:rsid w:val="00D819DC"/>
    <w:rsid w:val="00D84AB8"/>
    <w:rsid w:val="00D858F3"/>
    <w:rsid w:val="00D87CF8"/>
    <w:rsid w:val="00D91182"/>
    <w:rsid w:val="00D91293"/>
    <w:rsid w:val="00D916B9"/>
    <w:rsid w:val="00D91A92"/>
    <w:rsid w:val="00D92E8D"/>
    <w:rsid w:val="00D93C0A"/>
    <w:rsid w:val="00D93DA4"/>
    <w:rsid w:val="00D969B0"/>
    <w:rsid w:val="00D96EF9"/>
    <w:rsid w:val="00DA0249"/>
    <w:rsid w:val="00DA0D9D"/>
    <w:rsid w:val="00DA320B"/>
    <w:rsid w:val="00DA7E7D"/>
    <w:rsid w:val="00DB022D"/>
    <w:rsid w:val="00DB0557"/>
    <w:rsid w:val="00DB11D6"/>
    <w:rsid w:val="00DB13D8"/>
    <w:rsid w:val="00DB3ACE"/>
    <w:rsid w:val="00DB5787"/>
    <w:rsid w:val="00DC0F3C"/>
    <w:rsid w:val="00DC1AE4"/>
    <w:rsid w:val="00DC2392"/>
    <w:rsid w:val="00DC62C1"/>
    <w:rsid w:val="00DC6F01"/>
    <w:rsid w:val="00DD0B03"/>
    <w:rsid w:val="00DD130C"/>
    <w:rsid w:val="00DD2769"/>
    <w:rsid w:val="00DD4033"/>
    <w:rsid w:val="00DD40BB"/>
    <w:rsid w:val="00DE1534"/>
    <w:rsid w:val="00DE4F45"/>
    <w:rsid w:val="00DF112B"/>
    <w:rsid w:val="00DF2A3F"/>
    <w:rsid w:val="00DF4C3B"/>
    <w:rsid w:val="00DF7F71"/>
    <w:rsid w:val="00E007BB"/>
    <w:rsid w:val="00E00A28"/>
    <w:rsid w:val="00E0177A"/>
    <w:rsid w:val="00E017FF"/>
    <w:rsid w:val="00E07D8A"/>
    <w:rsid w:val="00E11D99"/>
    <w:rsid w:val="00E14523"/>
    <w:rsid w:val="00E1577E"/>
    <w:rsid w:val="00E17E57"/>
    <w:rsid w:val="00E20445"/>
    <w:rsid w:val="00E204F3"/>
    <w:rsid w:val="00E20A56"/>
    <w:rsid w:val="00E24839"/>
    <w:rsid w:val="00E25FE3"/>
    <w:rsid w:val="00E2674A"/>
    <w:rsid w:val="00E267F9"/>
    <w:rsid w:val="00E27A4D"/>
    <w:rsid w:val="00E3022C"/>
    <w:rsid w:val="00E31BAD"/>
    <w:rsid w:val="00E31C9F"/>
    <w:rsid w:val="00E34238"/>
    <w:rsid w:val="00E40394"/>
    <w:rsid w:val="00E404A4"/>
    <w:rsid w:val="00E40954"/>
    <w:rsid w:val="00E422D1"/>
    <w:rsid w:val="00E4374A"/>
    <w:rsid w:val="00E45E67"/>
    <w:rsid w:val="00E47311"/>
    <w:rsid w:val="00E51AA6"/>
    <w:rsid w:val="00E52BFB"/>
    <w:rsid w:val="00E53B83"/>
    <w:rsid w:val="00E55990"/>
    <w:rsid w:val="00E55E3E"/>
    <w:rsid w:val="00E5721D"/>
    <w:rsid w:val="00E57826"/>
    <w:rsid w:val="00E57A7F"/>
    <w:rsid w:val="00E57D3B"/>
    <w:rsid w:val="00E62BE8"/>
    <w:rsid w:val="00E62F71"/>
    <w:rsid w:val="00E660BD"/>
    <w:rsid w:val="00E6775C"/>
    <w:rsid w:val="00E70E14"/>
    <w:rsid w:val="00E72AD3"/>
    <w:rsid w:val="00E73688"/>
    <w:rsid w:val="00E7436C"/>
    <w:rsid w:val="00E747F5"/>
    <w:rsid w:val="00E75468"/>
    <w:rsid w:val="00E76109"/>
    <w:rsid w:val="00E763B4"/>
    <w:rsid w:val="00E80214"/>
    <w:rsid w:val="00E808CF"/>
    <w:rsid w:val="00E85123"/>
    <w:rsid w:val="00E861CE"/>
    <w:rsid w:val="00E92139"/>
    <w:rsid w:val="00E9583A"/>
    <w:rsid w:val="00E96F27"/>
    <w:rsid w:val="00EA1766"/>
    <w:rsid w:val="00EA4D81"/>
    <w:rsid w:val="00EB2D99"/>
    <w:rsid w:val="00EB30E2"/>
    <w:rsid w:val="00EB7697"/>
    <w:rsid w:val="00EB7FB1"/>
    <w:rsid w:val="00EC3AA8"/>
    <w:rsid w:val="00EC4CD0"/>
    <w:rsid w:val="00EC5E8B"/>
    <w:rsid w:val="00ED0B12"/>
    <w:rsid w:val="00ED1247"/>
    <w:rsid w:val="00ED38B2"/>
    <w:rsid w:val="00ED5879"/>
    <w:rsid w:val="00ED5AD3"/>
    <w:rsid w:val="00EE0139"/>
    <w:rsid w:val="00EE1851"/>
    <w:rsid w:val="00EE3B57"/>
    <w:rsid w:val="00EE5DAB"/>
    <w:rsid w:val="00EF0E73"/>
    <w:rsid w:val="00EF1150"/>
    <w:rsid w:val="00EF43DD"/>
    <w:rsid w:val="00EF5095"/>
    <w:rsid w:val="00EF5933"/>
    <w:rsid w:val="00EF7824"/>
    <w:rsid w:val="00EF7F5D"/>
    <w:rsid w:val="00F009C4"/>
    <w:rsid w:val="00F058DB"/>
    <w:rsid w:val="00F06BFF"/>
    <w:rsid w:val="00F11C0B"/>
    <w:rsid w:val="00F13D78"/>
    <w:rsid w:val="00F14473"/>
    <w:rsid w:val="00F1689D"/>
    <w:rsid w:val="00F17176"/>
    <w:rsid w:val="00F1743E"/>
    <w:rsid w:val="00F17CFB"/>
    <w:rsid w:val="00F21FE6"/>
    <w:rsid w:val="00F223EF"/>
    <w:rsid w:val="00F224F6"/>
    <w:rsid w:val="00F2662F"/>
    <w:rsid w:val="00F26976"/>
    <w:rsid w:val="00F278DE"/>
    <w:rsid w:val="00F31486"/>
    <w:rsid w:val="00F32A9A"/>
    <w:rsid w:val="00F32EB8"/>
    <w:rsid w:val="00F33B79"/>
    <w:rsid w:val="00F35310"/>
    <w:rsid w:val="00F3595D"/>
    <w:rsid w:val="00F4030C"/>
    <w:rsid w:val="00F41987"/>
    <w:rsid w:val="00F44F52"/>
    <w:rsid w:val="00F456A6"/>
    <w:rsid w:val="00F46DD9"/>
    <w:rsid w:val="00F5044B"/>
    <w:rsid w:val="00F506E3"/>
    <w:rsid w:val="00F51F9A"/>
    <w:rsid w:val="00F521BC"/>
    <w:rsid w:val="00F52367"/>
    <w:rsid w:val="00F5266A"/>
    <w:rsid w:val="00F52E1D"/>
    <w:rsid w:val="00F53050"/>
    <w:rsid w:val="00F63816"/>
    <w:rsid w:val="00F645C1"/>
    <w:rsid w:val="00F64B5F"/>
    <w:rsid w:val="00F66FAE"/>
    <w:rsid w:val="00F679E1"/>
    <w:rsid w:val="00F67A26"/>
    <w:rsid w:val="00F74119"/>
    <w:rsid w:val="00F810A2"/>
    <w:rsid w:val="00F818DF"/>
    <w:rsid w:val="00F8723E"/>
    <w:rsid w:val="00F90C42"/>
    <w:rsid w:val="00F916B9"/>
    <w:rsid w:val="00F92ECF"/>
    <w:rsid w:val="00F96770"/>
    <w:rsid w:val="00F970D1"/>
    <w:rsid w:val="00FA0A68"/>
    <w:rsid w:val="00FA2024"/>
    <w:rsid w:val="00FA50A9"/>
    <w:rsid w:val="00FA6666"/>
    <w:rsid w:val="00FA6F94"/>
    <w:rsid w:val="00FB172D"/>
    <w:rsid w:val="00FB1807"/>
    <w:rsid w:val="00FB4796"/>
    <w:rsid w:val="00FC0095"/>
    <w:rsid w:val="00FC2C0B"/>
    <w:rsid w:val="00FC578D"/>
    <w:rsid w:val="00FD4ED6"/>
    <w:rsid w:val="00FD5829"/>
    <w:rsid w:val="00FD5DB9"/>
    <w:rsid w:val="00FE1BC4"/>
    <w:rsid w:val="00FE3D8D"/>
    <w:rsid w:val="00FE5C2F"/>
    <w:rsid w:val="00FF0F98"/>
    <w:rsid w:val="00FF107C"/>
    <w:rsid w:val="00FF25D3"/>
    <w:rsid w:val="00FF4116"/>
    <w:rsid w:val="00FF47AB"/>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7</TotalTime>
  <Pages>16</Pages>
  <Words>26966</Words>
  <Characters>153712</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273</cp:revision>
  <dcterms:created xsi:type="dcterms:W3CDTF">2025-04-27T18:37:00Z</dcterms:created>
  <dcterms:modified xsi:type="dcterms:W3CDTF">2025-05-05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2UF9R8x"/&gt;&lt;style id="http://www.zotero.org/styles/ecology" hasBibliography="1" bibliographyStyleHasBeenSet="1"/&gt;&lt;prefs&gt;&lt;pref name="fieldType" value="Field"/&gt;&lt;/prefs&gt;&lt;/data&gt;</vt:lpwstr>
  </property>
</Properties>
</file>